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B56441D" w14:textId="77777777" w:rsidR="00F4138F" w:rsidRDefault="00977A7B">
      <w:pPr>
        <w:spacing w:after="0" w:line="360" w:lineRule="auto"/>
        <w:jc w:val="center"/>
        <w:rPr>
          <w:b/>
          <w:sz w:val="32"/>
          <w:szCs w:val="32"/>
        </w:rPr>
      </w:pPr>
      <w:r w:rsidRPr="00977A7B">
        <w:rPr>
          <w:b/>
          <w:sz w:val="32"/>
          <w:szCs w:val="32"/>
        </w:rPr>
        <w:t>Digitized Clinical Data Transfer using Digital Ledger</w:t>
      </w:r>
    </w:p>
    <w:p w14:paraId="06B5BC23" w14:textId="03DFCA08" w:rsidR="003A33EB" w:rsidRDefault="003738BB">
      <w:pPr>
        <w:spacing w:after="0" w:line="360" w:lineRule="auto"/>
        <w:jc w:val="center"/>
        <w:rPr>
          <w:sz w:val="32"/>
          <w:szCs w:val="32"/>
        </w:rPr>
      </w:pPr>
      <w:r>
        <w:rPr>
          <w:sz w:val="32"/>
          <w:szCs w:val="32"/>
        </w:rPr>
        <w:t xml:space="preserve">Project </w:t>
      </w:r>
      <w:proofErr w:type="gramStart"/>
      <w:r>
        <w:rPr>
          <w:sz w:val="32"/>
          <w:szCs w:val="32"/>
        </w:rPr>
        <w:t>Id :</w:t>
      </w:r>
      <w:proofErr w:type="gramEnd"/>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 xml:space="preserve">Project </w:t>
      </w:r>
      <w:proofErr w:type="gramStart"/>
      <w:r>
        <w:rPr>
          <w:sz w:val="32"/>
          <w:szCs w:val="32"/>
        </w:rPr>
        <w:t>Id :</w:t>
      </w:r>
      <w:proofErr w:type="gramEnd"/>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 xml:space="preserve">.H.M.L.H </w:t>
      </w:r>
      <w:proofErr w:type="spellStart"/>
      <w:r w:rsidR="00977A7B">
        <w:rPr>
          <w:sz w:val="28"/>
          <w:szCs w:val="28"/>
        </w:rPr>
        <w:t>Bandara</w:t>
      </w:r>
      <w:proofErr w:type="spellEnd"/>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proofErr w:type="spellStart"/>
      <w:r>
        <w:rPr>
          <w:sz w:val="28"/>
          <w:szCs w:val="28"/>
        </w:rPr>
        <w:t>Widanagamachchi</w:t>
      </w:r>
      <w:proofErr w:type="spellEnd"/>
      <w:r>
        <w:rPr>
          <w:sz w:val="28"/>
          <w:szCs w:val="28"/>
        </w:rPr>
        <w:t xml:space="preserve">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proofErr w:type="spellStart"/>
      <w:r>
        <w:rPr>
          <w:sz w:val="28"/>
          <w:szCs w:val="28"/>
        </w:rPr>
        <w:t>Geekiyanage</w:t>
      </w:r>
      <w:proofErr w:type="spellEnd"/>
      <w:r>
        <w:rPr>
          <w:sz w:val="28"/>
          <w:szCs w:val="28"/>
        </w:rPr>
        <w:t xml:space="preserv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Pr>
          <w:sz w:val="28"/>
          <w:szCs w:val="28"/>
        </w:rPr>
        <w:t xml:space="preserve"> Mr.</w:t>
      </w:r>
      <w:r w:rsidR="006C13A4" w:rsidRPr="006C13A4">
        <w:rPr>
          <w:sz w:val="20"/>
          <w:szCs w:val="20"/>
        </w:rPr>
        <w:t xml:space="preserve"> </w:t>
      </w:r>
      <w:proofErr w:type="spellStart"/>
      <w:r w:rsidR="006C13A4" w:rsidRPr="006C13A4">
        <w:rPr>
          <w:sz w:val="28"/>
          <w:szCs w:val="28"/>
        </w:rPr>
        <w:t>Lakmal</w:t>
      </w:r>
      <w:proofErr w:type="spellEnd"/>
      <w:r w:rsidR="006C13A4" w:rsidRPr="006C13A4">
        <w:rPr>
          <w:sz w:val="28"/>
          <w:szCs w:val="28"/>
        </w:rPr>
        <w:t xml:space="preserve"> </w:t>
      </w:r>
      <w:proofErr w:type="spellStart"/>
      <w:r w:rsidR="006C13A4" w:rsidRPr="006C13A4">
        <w:rPr>
          <w:sz w:val="28"/>
          <w:szCs w:val="28"/>
        </w:rPr>
        <w:t>Rupasinghe</w:t>
      </w:r>
      <w:proofErr w:type="spellEnd"/>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 xml:space="preserve">W.H.M.L.H </w:t>
            </w:r>
            <w:proofErr w:type="spellStart"/>
            <w:r w:rsidRPr="00057A4A">
              <w:t>Bandara</w:t>
            </w:r>
            <w:proofErr w:type="spellEnd"/>
            <w:r w:rsidRPr="00057A4A">
              <w:t xml:space="preserve">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proofErr w:type="spellStart"/>
            <w:r w:rsidRPr="00057A4A">
              <w:t>Widanagamachchi</w:t>
            </w:r>
            <w:proofErr w:type="spellEnd"/>
            <w:r w:rsidRPr="00057A4A">
              <w:t xml:space="preserve"> L.L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proofErr w:type="spellStart"/>
            <w:r w:rsidRPr="00057A4A">
              <w:t>Geekiyanage</w:t>
            </w:r>
            <w:proofErr w:type="spellEnd"/>
            <w:r w:rsidRPr="00057A4A">
              <w:t xml:space="preserv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proofErr w:type="spellStart"/>
      <w:r w:rsidR="00057A4A" w:rsidRPr="006C13A4">
        <w:rPr>
          <w:sz w:val="28"/>
          <w:szCs w:val="28"/>
        </w:rPr>
        <w:t>Lakmal</w:t>
      </w:r>
      <w:proofErr w:type="spellEnd"/>
      <w:r w:rsidR="00057A4A" w:rsidRPr="006C13A4">
        <w:rPr>
          <w:sz w:val="28"/>
          <w:szCs w:val="28"/>
        </w:rPr>
        <w:t xml:space="preserve"> </w:t>
      </w:r>
      <w:proofErr w:type="spellStart"/>
      <w:r w:rsidR="00057A4A" w:rsidRPr="006C13A4">
        <w:rPr>
          <w:sz w:val="28"/>
          <w:szCs w:val="28"/>
        </w:rPr>
        <w:t>Rupasinghe</w:t>
      </w:r>
      <w:proofErr w:type="spellEnd"/>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E90536">
          <w:pPr>
            <w:pStyle w:val="TOC2"/>
            <w:tabs>
              <w:tab w:val="right" w:pos="8210"/>
            </w:tabs>
            <w:rPr>
              <w:rFonts w:asciiTheme="minorHAnsi" w:eastAsiaTheme="minorEastAsia" w:hAnsiTheme="minorHAnsi" w:cstheme="minorBidi"/>
              <w:noProof/>
              <w:color w:val="auto"/>
              <w:sz w:val="22"/>
              <w:szCs w:val="22"/>
            </w:rPr>
          </w:pPr>
          <w:hyperlink w:anchor="_Toc508738915" w:history="1">
            <w:r w:rsidR="00A641DF" w:rsidRPr="007A5D84">
              <w:rPr>
                <w:rStyle w:val="Hyperlink"/>
                <w:noProof/>
              </w:rPr>
              <w:t>TABLE OF CONTENTS</w:t>
            </w:r>
            <w:r w:rsidR="00A641DF">
              <w:rPr>
                <w:noProof/>
                <w:webHidden/>
              </w:rPr>
              <w:tab/>
            </w:r>
            <w:r w:rsidR="00A641DF">
              <w:rPr>
                <w:noProof/>
                <w:webHidden/>
              </w:rPr>
              <w:fldChar w:fldCharType="begin"/>
            </w:r>
            <w:r w:rsidR="00A641DF">
              <w:rPr>
                <w:noProof/>
                <w:webHidden/>
              </w:rPr>
              <w:instrText xml:space="preserve"> PAGEREF _Toc508738915 \h </w:instrText>
            </w:r>
            <w:r w:rsidR="00A641DF">
              <w:rPr>
                <w:noProof/>
                <w:webHidden/>
              </w:rPr>
            </w:r>
            <w:r w:rsidR="00A641DF">
              <w:rPr>
                <w:noProof/>
                <w:webHidden/>
              </w:rPr>
              <w:fldChar w:fldCharType="separate"/>
            </w:r>
            <w:r w:rsidR="00A641DF">
              <w:rPr>
                <w:noProof/>
                <w:webHidden/>
              </w:rPr>
              <w:t>5</w:t>
            </w:r>
            <w:r w:rsidR="00A641DF">
              <w:rPr>
                <w:noProof/>
                <w:webHidden/>
              </w:rPr>
              <w:fldChar w:fldCharType="end"/>
            </w:r>
          </w:hyperlink>
        </w:p>
        <w:p w14:paraId="4A64EF6D" w14:textId="591DA4DD"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00A641DF" w:rsidRPr="007A5D84">
              <w:rPr>
                <w:rStyle w:val="Hyperlink"/>
                <w:b/>
                <w:noProof/>
              </w:rPr>
              <w:t>1.</w:t>
            </w:r>
            <w:r w:rsidR="00A641DF">
              <w:rPr>
                <w:rFonts w:asciiTheme="minorHAnsi" w:eastAsiaTheme="minorEastAsia" w:hAnsiTheme="minorHAnsi" w:cstheme="minorBidi"/>
                <w:noProof/>
                <w:color w:val="auto"/>
                <w:sz w:val="22"/>
                <w:szCs w:val="22"/>
              </w:rPr>
              <w:tab/>
            </w:r>
            <w:r w:rsidR="00A641DF" w:rsidRPr="007A5D84">
              <w:rPr>
                <w:rStyle w:val="Hyperlink"/>
                <w:b/>
                <w:noProof/>
              </w:rPr>
              <w:t>INTRODUCTION</w:t>
            </w:r>
            <w:r w:rsidR="00A641DF">
              <w:rPr>
                <w:noProof/>
                <w:webHidden/>
              </w:rPr>
              <w:tab/>
            </w:r>
            <w:r w:rsidR="00A641DF">
              <w:rPr>
                <w:noProof/>
                <w:webHidden/>
              </w:rPr>
              <w:fldChar w:fldCharType="begin"/>
            </w:r>
            <w:r w:rsidR="00A641DF">
              <w:rPr>
                <w:noProof/>
                <w:webHidden/>
              </w:rPr>
              <w:instrText xml:space="preserve"> PAGEREF _Toc508738916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1D41FDB8" w14:textId="3A575084" w:rsidR="00A641DF" w:rsidRDefault="00E90536">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00A641DF" w:rsidRPr="007A5D84">
              <w:rPr>
                <w:rStyle w:val="Hyperlink"/>
                <w:noProof/>
              </w:rPr>
              <w:t>1.1</w:t>
            </w:r>
            <w:r w:rsidR="00A641DF">
              <w:rPr>
                <w:rFonts w:asciiTheme="minorHAnsi" w:eastAsiaTheme="minorEastAsia" w:hAnsiTheme="minorHAnsi" w:cstheme="minorBidi"/>
                <w:noProof/>
                <w:color w:val="auto"/>
                <w:sz w:val="22"/>
                <w:szCs w:val="22"/>
              </w:rPr>
              <w:tab/>
            </w:r>
            <w:r w:rsidR="00A641DF" w:rsidRPr="007A5D84">
              <w:rPr>
                <w:rStyle w:val="Hyperlink"/>
                <w:noProof/>
              </w:rPr>
              <w:t>Background</w:t>
            </w:r>
            <w:r w:rsidR="00A641DF">
              <w:rPr>
                <w:noProof/>
                <w:webHidden/>
              </w:rPr>
              <w:tab/>
            </w:r>
            <w:r w:rsidR="00A641DF">
              <w:rPr>
                <w:noProof/>
                <w:webHidden/>
              </w:rPr>
              <w:fldChar w:fldCharType="begin"/>
            </w:r>
            <w:r w:rsidR="00A641DF">
              <w:rPr>
                <w:noProof/>
                <w:webHidden/>
              </w:rPr>
              <w:instrText xml:space="preserve"> PAGEREF _Toc508738917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07AF3C83" w14:textId="3CC04835" w:rsidR="00A641DF" w:rsidRDefault="00E90536">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00A641DF" w:rsidRPr="007A5D84">
              <w:rPr>
                <w:rStyle w:val="Hyperlink"/>
                <w:noProof/>
              </w:rPr>
              <w:t>1.2</w:t>
            </w:r>
            <w:r w:rsidR="00A641DF">
              <w:rPr>
                <w:rFonts w:asciiTheme="minorHAnsi" w:eastAsiaTheme="minorEastAsia" w:hAnsiTheme="minorHAnsi" w:cstheme="minorBidi"/>
                <w:noProof/>
                <w:color w:val="auto"/>
                <w:sz w:val="22"/>
                <w:szCs w:val="22"/>
              </w:rPr>
              <w:tab/>
            </w:r>
            <w:r w:rsidR="00A641DF" w:rsidRPr="007A5D84">
              <w:rPr>
                <w:rStyle w:val="Hyperlink"/>
                <w:noProof/>
              </w:rPr>
              <w:t>Literature survey</w:t>
            </w:r>
            <w:r w:rsidR="00A641DF">
              <w:rPr>
                <w:noProof/>
                <w:webHidden/>
              </w:rPr>
              <w:tab/>
            </w:r>
            <w:r w:rsidR="00A641DF">
              <w:rPr>
                <w:noProof/>
                <w:webHidden/>
              </w:rPr>
              <w:fldChar w:fldCharType="begin"/>
            </w:r>
            <w:r w:rsidR="00A641DF">
              <w:rPr>
                <w:noProof/>
                <w:webHidden/>
              </w:rPr>
              <w:instrText xml:space="preserve"> PAGEREF _Toc508738918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8B117B3" w14:textId="7EAFF6E4" w:rsidR="00A641DF" w:rsidRDefault="00E90536">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00A641DF" w:rsidRPr="007A5D84">
              <w:rPr>
                <w:rStyle w:val="Hyperlink"/>
                <w:noProof/>
              </w:rPr>
              <w:t>1.3</w:t>
            </w:r>
            <w:r w:rsidR="00A641DF">
              <w:rPr>
                <w:rFonts w:asciiTheme="minorHAnsi" w:eastAsiaTheme="minorEastAsia" w:hAnsiTheme="minorHAnsi" w:cstheme="minorBidi"/>
                <w:noProof/>
                <w:color w:val="auto"/>
                <w:sz w:val="22"/>
                <w:szCs w:val="22"/>
              </w:rPr>
              <w:tab/>
            </w:r>
            <w:r w:rsidR="00A641DF" w:rsidRPr="007A5D84">
              <w:rPr>
                <w:rStyle w:val="Hyperlink"/>
                <w:noProof/>
              </w:rPr>
              <w:t>Research Gap</w:t>
            </w:r>
            <w:r w:rsidR="00A641DF">
              <w:rPr>
                <w:noProof/>
                <w:webHidden/>
              </w:rPr>
              <w:tab/>
            </w:r>
            <w:r w:rsidR="00A641DF">
              <w:rPr>
                <w:noProof/>
                <w:webHidden/>
              </w:rPr>
              <w:fldChar w:fldCharType="begin"/>
            </w:r>
            <w:r w:rsidR="00A641DF">
              <w:rPr>
                <w:noProof/>
                <w:webHidden/>
              </w:rPr>
              <w:instrText xml:space="preserve"> PAGEREF _Toc508738919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CE70B03" w14:textId="6F2DDBE2" w:rsidR="00A641DF" w:rsidRDefault="00E90536">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00A641DF" w:rsidRPr="007A5D84">
              <w:rPr>
                <w:rStyle w:val="Hyperlink"/>
                <w:noProof/>
              </w:rPr>
              <w:t>1.4</w:t>
            </w:r>
            <w:r w:rsidR="00A641DF">
              <w:rPr>
                <w:rFonts w:asciiTheme="minorHAnsi" w:eastAsiaTheme="minorEastAsia" w:hAnsiTheme="minorHAnsi" w:cstheme="minorBidi"/>
                <w:noProof/>
                <w:color w:val="auto"/>
                <w:sz w:val="22"/>
                <w:szCs w:val="22"/>
              </w:rPr>
              <w:tab/>
            </w:r>
            <w:r w:rsidR="00A641DF" w:rsidRPr="007A5D84">
              <w:rPr>
                <w:rStyle w:val="Hyperlink"/>
                <w:noProof/>
              </w:rPr>
              <w:t>Research Problem</w:t>
            </w:r>
            <w:r w:rsidR="00A641DF">
              <w:rPr>
                <w:noProof/>
                <w:webHidden/>
              </w:rPr>
              <w:tab/>
            </w:r>
            <w:r w:rsidR="00A641DF">
              <w:rPr>
                <w:noProof/>
                <w:webHidden/>
              </w:rPr>
              <w:fldChar w:fldCharType="begin"/>
            </w:r>
            <w:r w:rsidR="00A641DF">
              <w:rPr>
                <w:noProof/>
                <w:webHidden/>
              </w:rPr>
              <w:instrText xml:space="preserve"> PAGEREF _Toc508738920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769E5BE3" w14:textId="57B0832E"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00A641DF" w:rsidRPr="007A5D84">
              <w:rPr>
                <w:rStyle w:val="Hyperlink"/>
                <w:b/>
                <w:noProof/>
              </w:rPr>
              <w:t>2.</w:t>
            </w:r>
            <w:r w:rsidR="00A641DF">
              <w:rPr>
                <w:rFonts w:asciiTheme="minorHAnsi" w:eastAsiaTheme="minorEastAsia" w:hAnsiTheme="minorHAnsi" w:cstheme="minorBidi"/>
                <w:noProof/>
                <w:color w:val="auto"/>
                <w:sz w:val="22"/>
                <w:szCs w:val="22"/>
              </w:rPr>
              <w:tab/>
            </w:r>
            <w:r w:rsidR="00A641DF" w:rsidRPr="007A5D84">
              <w:rPr>
                <w:rStyle w:val="Hyperlink"/>
                <w:b/>
                <w:noProof/>
              </w:rPr>
              <w:t>OBJECTIVES</w:t>
            </w:r>
            <w:r w:rsidR="00A641DF">
              <w:rPr>
                <w:noProof/>
                <w:webHidden/>
              </w:rPr>
              <w:tab/>
            </w:r>
            <w:r w:rsidR="00A641DF">
              <w:rPr>
                <w:noProof/>
                <w:webHidden/>
              </w:rPr>
              <w:fldChar w:fldCharType="begin"/>
            </w:r>
            <w:r w:rsidR="00A641DF">
              <w:rPr>
                <w:noProof/>
                <w:webHidden/>
              </w:rPr>
              <w:instrText xml:space="preserve"> PAGEREF _Toc508738921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3437FF96" w14:textId="3D8B7D58" w:rsidR="00A641DF" w:rsidRDefault="00E90536">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00A641DF" w:rsidRPr="007A5D84">
              <w:rPr>
                <w:rStyle w:val="Hyperlink"/>
                <w:noProof/>
              </w:rPr>
              <w:t>2.1</w:t>
            </w:r>
            <w:r w:rsidR="00A641DF">
              <w:rPr>
                <w:rFonts w:asciiTheme="minorHAnsi" w:eastAsiaTheme="minorEastAsia" w:hAnsiTheme="minorHAnsi" w:cstheme="minorBidi"/>
                <w:noProof/>
                <w:color w:val="auto"/>
                <w:sz w:val="22"/>
                <w:szCs w:val="22"/>
              </w:rPr>
              <w:tab/>
            </w:r>
            <w:r w:rsidR="00A641DF" w:rsidRPr="007A5D84">
              <w:rPr>
                <w:rStyle w:val="Hyperlink"/>
                <w:noProof/>
              </w:rPr>
              <w:t>Main Objective</w:t>
            </w:r>
            <w:r w:rsidR="00A641DF">
              <w:rPr>
                <w:noProof/>
                <w:webHidden/>
              </w:rPr>
              <w:tab/>
            </w:r>
            <w:r w:rsidR="00A641DF">
              <w:rPr>
                <w:noProof/>
                <w:webHidden/>
              </w:rPr>
              <w:fldChar w:fldCharType="begin"/>
            </w:r>
            <w:r w:rsidR="00A641DF">
              <w:rPr>
                <w:noProof/>
                <w:webHidden/>
              </w:rPr>
              <w:instrText xml:space="preserve"> PAGEREF _Toc508738922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6354FB86" w14:textId="7A02427D" w:rsidR="00A641DF" w:rsidRDefault="00E90536">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00A641DF" w:rsidRPr="007A5D84">
              <w:rPr>
                <w:rStyle w:val="Hyperlink"/>
                <w:noProof/>
              </w:rPr>
              <w:t>2.2</w:t>
            </w:r>
            <w:r w:rsidR="00A641DF">
              <w:rPr>
                <w:rFonts w:asciiTheme="minorHAnsi" w:eastAsiaTheme="minorEastAsia" w:hAnsiTheme="minorHAnsi" w:cstheme="minorBidi"/>
                <w:noProof/>
                <w:color w:val="auto"/>
                <w:sz w:val="22"/>
                <w:szCs w:val="22"/>
              </w:rPr>
              <w:tab/>
            </w:r>
            <w:r w:rsidR="00A641DF" w:rsidRPr="007A5D84">
              <w:rPr>
                <w:rStyle w:val="Hyperlink"/>
                <w:noProof/>
              </w:rPr>
              <w:t>Specific Objectives</w:t>
            </w:r>
            <w:r w:rsidR="00A641DF">
              <w:rPr>
                <w:noProof/>
                <w:webHidden/>
              </w:rPr>
              <w:tab/>
            </w:r>
            <w:r w:rsidR="00A641DF">
              <w:rPr>
                <w:noProof/>
                <w:webHidden/>
              </w:rPr>
              <w:fldChar w:fldCharType="begin"/>
            </w:r>
            <w:r w:rsidR="00A641DF">
              <w:rPr>
                <w:noProof/>
                <w:webHidden/>
              </w:rPr>
              <w:instrText xml:space="preserve"> PAGEREF _Toc508738923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4E42424F" w14:textId="2C374974"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00A641DF" w:rsidRPr="007A5D84">
              <w:rPr>
                <w:rStyle w:val="Hyperlink"/>
                <w:b/>
                <w:noProof/>
              </w:rPr>
              <w:t>3.</w:t>
            </w:r>
            <w:r w:rsidR="00A641DF">
              <w:rPr>
                <w:rFonts w:asciiTheme="minorHAnsi" w:eastAsiaTheme="minorEastAsia" w:hAnsiTheme="minorHAnsi" w:cstheme="minorBidi"/>
                <w:noProof/>
                <w:color w:val="auto"/>
                <w:sz w:val="22"/>
                <w:szCs w:val="22"/>
              </w:rPr>
              <w:tab/>
            </w:r>
            <w:r w:rsidR="00A641DF" w:rsidRPr="007A5D84">
              <w:rPr>
                <w:rStyle w:val="Hyperlink"/>
                <w:b/>
                <w:noProof/>
              </w:rPr>
              <w:t>METHODOLOGY</w:t>
            </w:r>
            <w:r w:rsidR="00A641DF">
              <w:rPr>
                <w:noProof/>
                <w:webHidden/>
              </w:rPr>
              <w:tab/>
            </w:r>
            <w:r w:rsidR="00A641DF">
              <w:rPr>
                <w:noProof/>
                <w:webHidden/>
              </w:rPr>
              <w:fldChar w:fldCharType="begin"/>
            </w:r>
            <w:r w:rsidR="00A641DF">
              <w:rPr>
                <w:noProof/>
                <w:webHidden/>
              </w:rPr>
              <w:instrText xml:space="preserve"> PAGEREF _Toc508738924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5EF6A97D" w14:textId="643A1CFB" w:rsidR="00A641DF" w:rsidRDefault="00E90536">
          <w:pPr>
            <w:pStyle w:val="TOC2"/>
            <w:tabs>
              <w:tab w:val="right" w:pos="8210"/>
            </w:tabs>
            <w:rPr>
              <w:rFonts w:asciiTheme="minorHAnsi" w:eastAsiaTheme="minorEastAsia" w:hAnsiTheme="minorHAnsi" w:cstheme="minorBidi"/>
              <w:noProof/>
              <w:color w:val="auto"/>
              <w:sz w:val="22"/>
              <w:szCs w:val="22"/>
            </w:rPr>
          </w:pPr>
          <w:hyperlink w:anchor="_Toc508738925" w:history="1">
            <w:r w:rsidR="00A641DF" w:rsidRPr="007A5D84">
              <w:rPr>
                <w:rStyle w:val="Hyperlink"/>
                <w:noProof/>
              </w:rPr>
              <w:t>2.1 System Overview</w:t>
            </w:r>
            <w:r w:rsidR="00A641DF">
              <w:rPr>
                <w:noProof/>
                <w:webHidden/>
              </w:rPr>
              <w:tab/>
            </w:r>
            <w:r w:rsidR="00A641DF">
              <w:rPr>
                <w:noProof/>
                <w:webHidden/>
              </w:rPr>
              <w:fldChar w:fldCharType="begin"/>
            </w:r>
            <w:r w:rsidR="00A641DF">
              <w:rPr>
                <w:noProof/>
                <w:webHidden/>
              </w:rPr>
              <w:instrText xml:space="preserve"> PAGEREF _Toc508738925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37D1039E" w14:textId="36B37123" w:rsidR="00A641DF" w:rsidRDefault="00E90536">
          <w:pPr>
            <w:pStyle w:val="TOC2"/>
            <w:tabs>
              <w:tab w:val="right" w:pos="8210"/>
            </w:tabs>
            <w:rPr>
              <w:rFonts w:asciiTheme="minorHAnsi" w:eastAsiaTheme="minorEastAsia" w:hAnsiTheme="minorHAnsi" w:cstheme="minorBidi"/>
              <w:noProof/>
              <w:color w:val="auto"/>
              <w:sz w:val="22"/>
              <w:szCs w:val="22"/>
            </w:rPr>
          </w:pPr>
          <w:hyperlink w:anchor="_Toc508738926" w:history="1">
            <w:r w:rsidR="00A641DF" w:rsidRPr="007A5D84">
              <w:rPr>
                <w:rStyle w:val="Hyperlink"/>
                <w:noProof/>
              </w:rPr>
              <w:t>3.2 System Architecture</w:t>
            </w:r>
            <w:r w:rsidR="00A641DF">
              <w:rPr>
                <w:noProof/>
                <w:webHidden/>
              </w:rPr>
              <w:tab/>
            </w:r>
            <w:r w:rsidR="00A641DF">
              <w:rPr>
                <w:noProof/>
                <w:webHidden/>
              </w:rPr>
              <w:fldChar w:fldCharType="begin"/>
            </w:r>
            <w:r w:rsidR="00A641DF">
              <w:rPr>
                <w:noProof/>
                <w:webHidden/>
              </w:rPr>
              <w:instrText xml:space="preserve"> PAGEREF _Toc508738926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68848AC1" w14:textId="4C2161ED"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00A641DF" w:rsidRPr="007A5D84">
              <w:rPr>
                <w:rStyle w:val="Hyperlink"/>
                <w:b/>
                <w:noProof/>
              </w:rPr>
              <w:t>4.</w:t>
            </w:r>
            <w:r w:rsidR="00A641DF">
              <w:rPr>
                <w:rFonts w:asciiTheme="minorHAnsi" w:eastAsiaTheme="minorEastAsia" w:hAnsiTheme="minorHAnsi" w:cstheme="minorBidi"/>
                <w:noProof/>
                <w:color w:val="auto"/>
                <w:sz w:val="22"/>
                <w:szCs w:val="22"/>
              </w:rPr>
              <w:tab/>
            </w:r>
            <w:r w:rsidR="00A641DF" w:rsidRPr="007A5D84">
              <w:rPr>
                <w:rStyle w:val="Hyperlink"/>
                <w:b/>
                <w:noProof/>
              </w:rPr>
              <w:t>DESCRIPTION OF PERSONAL AND FACILITIES</w:t>
            </w:r>
            <w:r w:rsidR="00A641DF">
              <w:rPr>
                <w:noProof/>
                <w:webHidden/>
              </w:rPr>
              <w:tab/>
            </w:r>
            <w:r w:rsidR="00A641DF">
              <w:rPr>
                <w:noProof/>
                <w:webHidden/>
              </w:rPr>
              <w:fldChar w:fldCharType="begin"/>
            </w:r>
            <w:r w:rsidR="00A641DF">
              <w:rPr>
                <w:noProof/>
                <w:webHidden/>
              </w:rPr>
              <w:instrText xml:space="preserve"> PAGEREF _Toc508738927 \h </w:instrText>
            </w:r>
            <w:r w:rsidR="00A641DF">
              <w:rPr>
                <w:noProof/>
                <w:webHidden/>
              </w:rPr>
            </w:r>
            <w:r w:rsidR="00A641DF">
              <w:rPr>
                <w:noProof/>
                <w:webHidden/>
              </w:rPr>
              <w:fldChar w:fldCharType="separate"/>
            </w:r>
            <w:r w:rsidR="00A641DF">
              <w:rPr>
                <w:noProof/>
                <w:webHidden/>
              </w:rPr>
              <w:t>11</w:t>
            </w:r>
            <w:r w:rsidR="00A641DF">
              <w:rPr>
                <w:noProof/>
                <w:webHidden/>
              </w:rPr>
              <w:fldChar w:fldCharType="end"/>
            </w:r>
          </w:hyperlink>
        </w:p>
        <w:p w14:paraId="3FCBFD75" w14:textId="558A7466"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00A641DF" w:rsidRPr="007A5D84">
              <w:rPr>
                <w:rStyle w:val="Hyperlink"/>
                <w:b/>
                <w:noProof/>
              </w:rPr>
              <w:t>5.</w:t>
            </w:r>
            <w:r w:rsidR="00A641DF">
              <w:rPr>
                <w:rFonts w:asciiTheme="minorHAnsi" w:eastAsiaTheme="minorEastAsia" w:hAnsiTheme="minorHAnsi" w:cstheme="minorBidi"/>
                <w:noProof/>
                <w:color w:val="auto"/>
                <w:sz w:val="22"/>
                <w:szCs w:val="22"/>
              </w:rPr>
              <w:tab/>
            </w:r>
            <w:r w:rsidR="00A641DF" w:rsidRPr="007A5D84">
              <w:rPr>
                <w:rStyle w:val="Hyperlink"/>
                <w:b/>
                <w:noProof/>
              </w:rPr>
              <w:t>BUDGET AND BUDGET JUSTIFICATION</w:t>
            </w:r>
            <w:r w:rsidR="00A641DF">
              <w:rPr>
                <w:noProof/>
                <w:webHidden/>
              </w:rPr>
              <w:tab/>
            </w:r>
            <w:r w:rsidR="00A641DF">
              <w:rPr>
                <w:noProof/>
                <w:webHidden/>
              </w:rPr>
              <w:fldChar w:fldCharType="begin"/>
            </w:r>
            <w:r w:rsidR="00A641DF">
              <w:rPr>
                <w:noProof/>
                <w:webHidden/>
              </w:rPr>
              <w:instrText xml:space="preserve"> PAGEREF _Toc508738928 \h </w:instrText>
            </w:r>
            <w:r w:rsidR="00A641DF">
              <w:rPr>
                <w:noProof/>
                <w:webHidden/>
              </w:rPr>
            </w:r>
            <w:r w:rsidR="00A641DF">
              <w:rPr>
                <w:noProof/>
                <w:webHidden/>
              </w:rPr>
              <w:fldChar w:fldCharType="separate"/>
            </w:r>
            <w:r w:rsidR="00A641DF">
              <w:rPr>
                <w:noProof/>
                <w:webHidden/>
              </w:rPr>
              <w:t>12</w:t>
            </w:r>
            <w:r w:rsidR="00A641DF">
              <w:rPr>
                <w:noProof/>
                <w:webHidden/>
              </w:rPr>
              <w:fldChar w:fldCharType="end"/>
            </w:r>
          </w:hyperlink>
        </w:p>
        <w:p w14:paraId="0FC74833" w14:textId="18045EA0"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00A641DF" w:rsidRPr="007A5D84">
              <w:rPr>
                <w:rStyle w:val="Hyperlink"/>
                <w:b/>
                <w:noProof/>
              </w:rPr>
              <w:t>6.</w:t>
            </w:r>
            <w:r w:rsidR="00A641DF">
              <w:rPr>
                <w:rFonts w:asciiTheme="minorHAnsi" w:eastAsiaTheme="minorEastAsia" w:hAnsiTheme="minorHAnsi" w:cstheme="minorBidi"/>
                <w:noProof/>
                <w:color w:val="auto"/>
                <w:sz w:val="22"/>
                <w:szCs w:val="22"/>
              </w:rPr>
              <w:tab/>
            </w:r>
            <w:r w:rsidR="00A641DF" w:rsidRPr="007A5D84">
              <w:rPr>
                <w:rStyle w:val="Hyperlink"/>
                <w:b/>
                <w:noProof/>
              </w:rPr>
              <w:t>REFERENCES LIST</w:t>
            </w:r>
            <w:r w:rsidR="00A641DF">
              <w:rPr>
                <w:noProof/>
                <w:webHidden/>
              </w:rPr>
              <w:tab/>
            </w:r>
            <w:r w:rsidR="00A641DF">
              <w:rPr>
                <w:noProof/>
                <w:webHidden/>
              </w:rPr>
              <w:fldChar w:fldCharType="begin"/>
            </w:r>
            <w:r w:rsidR="00A641DF">
              <w:rPr>
                <w:noProof/>
                <w:webHidden/>
              </w:rPr>
              <w:instrText xml:space="preserve"> PAGEREF _Toc508738929 \h </w:instrText>
            </w:r>
            <w:r w:rsidR="00A641DF">
              <w:rPr>
                <w:noProof/>
                <w:webHidden/>
              </w:rPr>
            </w:r>
            <w:r w:rsidR="00A641DF">
              <w:rPr>
                <w:noProof/>
                <w:webHidden/>
              </w:rPr>
              <w:fldChar w:fldCharType="separate"/>
            </w:r>
            <w:r w:rsidR="00A641DF">
              <w:rPr>
                <w:noProof/>
                <w:webHidden/>
              </w:rPr>
              <w:t>13</w:t>
            </w:r>
            <w:r w:rsidR="00A641DF">
              <w:rPr>
                <w:noProof/>
                <w:webHidden/>
              </w:rPr>
              <w:fldChar w:fldCharType="end"/>
            </w:r>
          </w:hyperlink>
        </w:p>
        <w:p w14:paraId="6B298612" w14:textId="2E1F6365" w:rsidR="00A641DF" w:rsidRDefault="00E90536">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00A641DF" w:rsidRPr="007A5D84">
              <w:rPr>
                <w:rStyle w:val="Hyperlink"/>
                <w:b/>
                <w:noProof/>
              </w:rPr>
              <w:t>7.</w:t>
            </w:r>
            <w:r w:rsidR="00A641DF">
              <w:rPr>
                <w:rFonts w:asciiTheme="minorHAnsi" w:eastAsiaTheme="minorEastAsia" w:hAnsiTheme="minorHAnsi" w:cstheme="minorBidi"/>
                <w:noProof/>
                <w:color w:val="auto"/>
                <w:sz w:val="22"/>
                <w:szCs w:val="22"/>
              </w:rPr>
              <w:tab/>
            </w:r>
            <w:r w:rsidR="00A641DF" w:rsidRPr="007A5D84">
              <w:rPr>
                <w:rStyle w:val="Hyperlink"/>
                <w:b/>
                <w:noProof/>
              </w:rPr>
              <w:t>APPENDICES</w:t>
            </w:r>
            <w:r w:rsidR="00A641DF">
              <w:rPr>
                <w:noProof/>
                <w:webHidden/>
              </w:rPr>
              <w:tab/>
            </w:r>
            <w:r w:rsidR="00A641DF">
              <w:rPr>
                <w:noProof/>
                <w:webHidden/>
              </w:rPr>
              <w:fldChar w:fldCharType="begin"/>
            </w:r>
            <w:r w:rsidR="00A641DF">
              <w:rPr>
                <w:noProof/>
                <w:webHidden/>
              </w:rPr>
              <w:instrText xml:space="preserve"> PAGEREF _Toc508738930 \h </w:instrText>
            </w:r>
            <w:r w:rsidR="00A641DF">
              <w:rPr>
                <w:noProof/>
                <w:webHidden/>
              </w:rPr>
            </w:r>
            <w:r w:rsidR="00A641DF">
              <w:rPr>
                <w:noProof/>
                <w:webHidden/>
              </w:rPr>
              <w:fldChar w:fldCharType="separate"/>
            </w:r>
            <w:r w:rsidR="00A641DF">
              <w:rPr>
                <w:noProof/>
                <w:webHidden/>
              </w:rPr>
              <w:t>14</w:t>
            </w:r>
            <w:r w:rsidR="00A641DF">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1648932D"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4C56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http://www.mendeley.com/documents/?uuid=10c7af3b-fa5c-4dc7-8c67-9dd033bd79c0"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5B3A6E95"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4C56F8">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http://www.mendeley.com/documents/?uuid=ef6f390f-de65-4c44-b842-617ca76511ff"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513E32A1"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4C56F8">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http://www.mendeley.com/documents/?uuid=c258b609-862c-4cbc-a251-915edc9ad8dd"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57C018E5"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4C56F8">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http://www.mendeley.com/documents/?uuid=e968c147-da5c-4b23-b4e7-a6fe404106a6"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r w:rsidRPr="005A5C22">
        <w:rPr>
          <w:noProof/>
        </w:rPr>
        <w:t>]</w:t>
      </w:r>
      <w:r>
        <w:fldChar w:fldCharType="end"/>
      </w:r>
    </w:p>
    <w:p w14:paraId="3E98D99D" w14:textId="2FBFA7F2" w:rsidR="003B391B" w:rsidRDefault="000B3F2F" w:rsidP="005A5C22">
      <w:r>
        <w:t xml:space="preserve">OCR belongs to machine recognition technique performing automatic identification. It identifies objects automatically from the data entered to the </w:t>
      </w:r>
      <w:r w:rsidR="007674EC">
        <w:t>system.</w:t>
      </w:r>
      <w:r w:rsidR="007674EC">
        <w:fldChar w:fldCharType="begin" w:fldLock="1"/>
      </w:r>
      <w:r w:rsidR="004C56F8">
        <w:instrText>ADDIN CSL_CITATION { "citationItems" : [ { "id" : "ITEM-1", "itemData" : { "DOI" : "10.1007/978-3-319-50252-6", "ISBN" : "978-3-319-50251-9", "abstract" : "The book offers a comprehensive survey of soft-computing models for optical character recognition systems. The various techniques, including fuzzy and rough sets, artificial neural networks and genetic algorithms, are tested using real texts written in different languages, such as English, French, German, Latin, Hindi and Gujrati, which have been extracted by publicly available datasets. The simulation studies, which are reported in details here, show that soft-computing based modeling of OCR systems performs consistently better than traditional models. Mainly intended as state-of-the-art survey for postgraduates and researchers in pattern recognition, optical character recognition and soft computing, this book will be useful for professionals in computer vision and image processing alike, dealing with different issues related to optical character recognition.", "author" : [ { "dropping-particle" : "", "family" : "Chaudhuri", "given" : "Arindam", "non-dropping-particle" : "", "parse-names" : false, "suffix" : "" }, { "dropping-particle" : "", "family" : "Mandaviya", "given" : "Krupa", "non-dropping-particle" : "", "parse-names" : false, "suffix" : "" }, { "dropping-particle" : "", "family" : "Badelia", "given" : "Pratixa", "non-dropping-particle" : "", "parse-names" : false, "suffix" : "" }, { "dropping-particle" : "", "family" : "K Ghosh", "given" : "Soumya", "non-dropping-particle" : "", "parse-names" : false, "suffix" : "" } ], "id" : "ITEM-1", "issued" : { "date-parts" : [ [ "2017" ] ] }, "number-of-pages" : "9-42", "title" : "Optical Character Recognition Systems for Different Languages with Soft Computing", "type" : "book", "volume" : "352" }, "uris" : [ "http://www.mendeley.com/documents/?uuid=0da2fd92-53ba-48f1-ac43-39af475ff685", "http://www.mendeley.com/documents/?uuid=8ce925a4-2b1e-48b1-80d1-e4ee38273fd1" ] } ], "mendeley" : { "formattedCitation" : "[5]", "plainTextFormattedCitation" : "[5]", "previouslyFormattedCitation" : "[5]" }, "properties" : {  }, "schema" : "https://github.com/citation-style-language/schema/raw/master/csl-citation.json" }</w:instrText>
      </w:r>
      <w:r w:rsidR="007674EC">
        <w:fldChar w:fldCharType="separate"/>
      </w:r>
      <w:r w:rsidR="007674EC" w:rsidRPr="007674EC">
        <w:rPr>
          <w:noProof/>
        </w:rPr>
        <w:t>[5]</w:t>
      </w:r>
      <w:r w:rsidR="007674EC">
        <w:fldChar w:fldCharType="end"/>
      </w:r>
      <w:r w:rsidR="007674EC" w:rsidRPr="00F75167">
        <w:rPr>
          <w:highlight w:val="yellow"/>
        </w:rPr>
        <w:t xml:space="preserve"> Optical</w:t>
      </w:r>
      <w:r w:rsidR="00F75167" w:rsidRPr="00F75167">
        <w:rPr>
          <w:highlight w:val="yellow"/>
        </w:rPr>
        <w:t xml:space="preserve"> Character Recognition (OCR) is a technique which is used to convert scanned image into editable text format.</w:t>
      </w:r>
      <w:r w:rsidR="00F75167">
        <w:t xml:space="preserve"> The results depend on text pre-processing and segmentation algorithms. The performance can be measured using accuracy and error rate. Images from different formats process and remove noises to enhance the quality. Segmentation algorithm use to extract words from the image.</w:t>
      </w:r>
      <w:r w:rsidR="00364044" w:rsidRPr="00364044">
        <w:t xml:space="preserve"> </w:t>
      </w:r>
      <w:r w:rsidR="00364044">
        <w:t>Then OCR used to classify characters and patterns.</w:t>
      </w:r>
      <w:r>
        <w:t xml:space="preserve"> The hand written and printed characters can be recognized using OCR but performance depend on the quality of input document.</w:t>
      </w:r>
      <w:r w:rsidR="007674EC">
        <w:t xml:space="preserve"> </w:t>
      </w:r>
      <w:r w:rsidR="00364044">
        <w:fldChar w:fldCharType="begin" w:fldLock="1"/>
      </w:r>
      <w:r w:rsidR="004C56F8">
        <w:instrText>ADDIN CSL_CITATION { "citationItems" : [ { "id" : "ITEM-1", "itemData" : { "DOI" : "10.5121/iju.2015.6303", "ISSN" : "09762213", "abstract" : "Optical Character Recognition (OCR) is a technique, used to convert scanned image into editable text format. Many different types of Optical Character Recognition (OCR) tools are commercially available today; it is a useful and popular method for different types of applications. OCR can predict the accurate result depends on text pre-processing and segmentation algorithms. Image quality is one of the most important factors that improve quality of recognition in performing OCR tools. Images can be processed independently (.png, .jpg, and .gif files) or in multi-page PDF documents (.pdf). The primary objective of this work is to provide the overview of various Optical Character Recognition (OCR) tools and analyses of their performance by applying the two factors of OCR tool performance i.e. accuracy and error rate.", "author" : [ { "dropping-particle" : "", "family" : "S", "given" : "Vijayarani", "non-dropping-particle" : "", "parse-names" : false, "suffix" : "" }, { "dropping-particle" : "", "family" : "A", "given" : "Sakila", "non-dropping-particle" : "", "parse-names" : false, "suffix" : "" } ], "container-title" : "International Journal of UbiComp", "id" : "ITEM-1", "issue" : "3", "issued" : { "date-parts" : [ [ "2015" ] ] }, "page" : "19-30", "title" : "Performance Comparison of OCR Tools", "type" : "article-journal", "volume" : "6" }, "uris" : [ "http://www.mendeley.com/documents/?uuid=111ea6cb-5bbe-4d53-aef0-be6ae166b3d7", "http://www.mendeley.com/documents/?uuid=69ea80a5-a2cb-4b22-b067-44f0c0057408" ] } ], "mendeley" : { "formattedCitation" : "[6]", "plainTextFormattedCitation" : "[6]", "previouslyFormattedCitation" : "[6]" }, "properties" : {  }, "schema" : "https://github.com/citation-style-language/schema/raw/master/csl-citation.json" }</w:instrText>
      </w:r>
      <w:r w:rsidR="00364044">
        <w:fldChar w:fldCharType="separate"/>
      </w:r>
      <w:r w:rsidR="007674EC" w:rsidRPr="007674EC">
        <w:rPr>
          <w:noProof/>
        </w:rPr>
        <w:t>[6]</w:t>
      </w:r>
      <w:r w:rsidR="00364044">
        <w:fldChar w:fldCharType="end"/>
      </w:r>
    </w:p>
    <w:p w14:paraId="79F2B57C" w14:textId="3BA70FDD" w:rsidR="002177EE" w:rsidRDefault="002177EE" w:rsidP="005A5C22">
      <w:r>
        <w:t>In The Text to Speech (TTS) conversion technology used to converts scanned or printed text image, handwritten text into editable text .It get the image and convert color image to gray scale image by threshold operation and Character extracted and resized according to the template size.</w:t>
      </w:r>
      <w:r w:rsidR="009621C5">
        <w:fldChar w:fldCharType="begin" w:fldLock="1"/>
      </w:r>
      <w:r w:rsidR="004C56F8">
        <w:instrText>ADDIN CSL_CITATION { "citationItems" : [ { "id" : "ITEM-1", "itemData" : { "DOI" : "10.23956/ijarcsse/V7I7/0117", "author" : [ { "dropping-particle" : "", "family" : "Sagar", "given" : "G K", "non-dropping-particle" : "", "parse-names" : false, "suffix" : "" } ], "id" : "ITEM-1", "issue" : "7", "issued" : { "date-parts" : [ [ "2017" ] ] }, "page" : "149-156", "title" : "Real Time Implementation of Optical Character Recognition Based TTS System using Raspberry pi", "type" : "article-journal" }, "uris" : [ "http://www.mendeley.com/documents/?uuid=4a65c8a4-170e-489e-aba2-3d050afafbbc", "http://www.mendeley.com/documents/?uuid=f8f3fc42-ec80-43e9-884f-504765f1824a" ] } ], "mendeley" : { "formattedCitation" : "[7]", "plainTextFormattedCitation" : "[7]", "previouslyFormattedCitation" : "[7]" }, "properties" : {  }, "schema" : "https://github.com/citation-style-language/schema/raw/master/csl-citation.json" }</w:instrText>
      </w:r>
      <w:r w:rsidR="009621C5">
        <w:fldChar w:fldCharType="separate"/>
      </w:r>
      <w:r w:rsidR="009621C5" w:rsidRPr="009621C5">
        <w:rPr>
          <w:noProof/>
        </w:rPr>
        <w:t>[7]</w:t>
      </w:r>
      <w:r w:rsidR="009621C5">
        <w:fldChar w:fldCharType="end"/>
      </w:r>
    </w:p>
    <w:p w14:paraId="52E42E6B" w14:textId="77777777" w:rsidR="00704AFF" w:rsidRDefault="00704AFF" w:rsidP="005A5C22"/>
    <w:p w14:paraId="45DB76A8" w14:textId="1ED55EAE" w:rsidR="007F57E3" w:rsidRPr="001D2653" w:rsidRDefault="00704AFF" w:rsidP="005A5C22">
      <w:pPr>
        <w:rPr>
          <w:rStyle w:val="Hyperlink"/>
          <w:color w:val="000000"/>
          <w:u w:val="none"/>
        </w:rPr>
      </w:pPr>
      <w:proofErr w:type="spellStart"/>
      <w:r>
        <w:t>Blockchain</w:t>
      </w:r>
      <w:proofErr w:type="spellEnd"/>
      <w:r>
        <w:t xml:space="preserve"> is using distributed data storage, it is a decentralized data transferring method. Each block chain is encrypted and contains useful information, a reference to the preceding block and an answer to a mathematical problem which is used to validate the information that block contains. </w:t>
      </w:r>
      <w:r w:rsidR="006E455E">
        <w:t>A copy of the block chain is stored in every computer. When a block is added to the block chain it cannot be deleted and also it can be accessed by every computer in the network.</w:t>
      </w:r>
      <w:r w:rsidR="007E5DAD">
        <w:fldChar w:fldCharType="begin" w:fldLock="1"/>
      </w:r>
      <w:r w:rsidR="00BD4B3D">
        <w:instrText>ADDIN CSL_CITATION { "citationItems" : [ { "id" : "ITEM-1", "itemData" : { "abstract" : "Just as decentralization communication systems lead to the creation of the Internet, today a new technology\u2014the blockchain\u2014has the potential to decentralize the way we store data and manage information, potentially leading to a reduced role for one of the most important regulatory actors in our society: the middleman. Blockchain technology enables the creation of decentralized currencies, self-executing digital contracts (smart contracts) and intelligent assets that can be controlled over the Internet (smart property). The blockchain also enables the development of new governance systems with more democratic or participatory decision-making, and decentralized (autonomous) organizations that can operate over a network of computers without any human intervention. These applications have lead many to compare the blockchain to the Internet, with accompanying predictions that this technology will shift the balance of power away from centralized authorities in the field of communications, business, and even politics or law. In this Article, we explore the benefits and drawbacks of this emerging decentralized technology and argue that its widespread deployment will lead to expansion of a new subset of law, which we term Lex Cryptographia: rules administered through self-executing smart contracts and decentralized (autonomous) organizations. As blockchain technology becomes widely adopted, centralized authorities, such as governmental agencies and large multinational corporations, could lose the ability to control and shape the activities of disparate people through existing means. As a result, there will be an increasing need to focus on how to regulate blockchain technology and how to shape the creation and deployment of these emerging decentralized organizations in ways that have yet to be explored under current legal theory.", "author" : [ { "dropping-particle" : "", "family" : "Wright", "given" : "Aaron", "non-dropping-particle" : "", "parse-names" : false, "suffix" : "" }, { "dropping-particle" : "", "family" : "Filippi", "given" : "Primavera", "non-dropping-particle" : "De", "parse-names" : false, "suffix" : "" } ], "id" : "ITEM-1", "issued" : { "date-parts" : [ [ "0" ] ] }, "title" : "Decentralized Blockchain Technology and the Rise of  Lex Cryptographia", "type" : "article-journal" }, "uris" : [ "http://www.mendeley.com/documents/?uuid=180612c9-381c-4357-8877-107f145b2507", "http://www.mendeley.com/documents/?uuid=2414d4c0-c608-43eb-9919-9bae1dd36515" ] } ], "mendeley" : { "formattedCitation" : "[8]", "plainTextFormattedCitation" : "[8]", "previouslyFormattedCitation" : "[8]" }, "properties" : {  }, "schema" : "https://github.com/citation-style-language/schema/raw/master/csl-citation.json" }</w:instrText>
      </w:r>
      <w:r w:rsidR="007E5DAD">
        <w:fldChar w:fldCharType="separate"/>
      </w:r>
      <w:r w:rsidR="007E5DAD" w:rsidRPr="007E5DAD">
        <w:rPr>
          <w:noProof/>
        </w:rPr>
        <w:t>[8]</w:t>
      </w:r>
      <w:r w:rsidR="007E5DAD">
        <w:fldChar w:fldCharType="end"/>
      </w:r>
    </w:p>
    <w:p w14:paraId="7EC016B9" w14:textId="6648783D" w:rsidR="00D91C80" w:rsidRDefault="00BE34D6" w:rsidP="005A5C22">
      <w:r>
        <w:t>Bitcoin-NG is using t</w:t>
      </w:r>
      <w:r w:rsidR="007F57E3">
        <w:t>o overcome transaction l</w:t>
      </w:r>
      <w:r>
        <w:t xml:space="preserve">atencies and bandwidth problems. It is a </w:t>
      </w:r>
      <w:proofErr w:type="spellStart"/>
      <w:r>
        <w:t>blockchain</w:t>
      </w:r>
      <w:proofErr w:type="spellEnd"/>
      <w:r>
        <w:t xml:space="preserve"> protocol that serializes transactions</w:t>
      </w:r>
      <w:r w:rsidR="00D91C80">
        <w:t xml:space="preserve"> it allows better latency and bandwidth without sacrificing other properties.</w:t>
      </w:r>
      <w:r w:rsidR="007E5DAD">
        <w:fldChar w:fldCharType="begin" w:fldLock="1"/>
      </w:r>
      <w:r w:rsidR="00BD4B3D">
        <w:instrText>ADDIN CSL_CITATION { "citationItems" : [ { "id" : "ITEM-1", "itemData" : { "ISBN" : "978-1-931971-29-4", "abstract" : "Cryptocurrencies, based on and led by Bitcoin, have shown promise as infrastructure for pseudonymous online payments, cheap remittance, trustless digital asset exchange, and smart contracts. However, Bitcoin-derived blockchain protocols have inherent scalability limits that trade-off between throughput and latency and withhold the realization of this potential. This paper presents Bitcoin-NG, a new blockchain protocol designed to scale. Based on Bitcoin's blockchain protocol, Bitcoin-NG is Byzantine fault tolerant, is robust to extreme churn, and shares the same trust model obviating qualitative changes to the ecosystem. In addition to Bitcoin-NG, we introduce several novel metrics of interest in quantifying the security and efficiency of Bitcoin-like blockchain protocols. We implement Bitcoin-NG and perform large-scale experiments at 15% the size of the operational Bitcoin system, using unchanged clients of both protocols. These experiments demonstrate that Bitcoin-NG scales optimally, with bandwidth limited only by the capacity of the individual nodes and latency limited only by the propagation time of the network.", "author" : [ { "dropping-particle" : "", "family" : "Eyal", "given" : "Ittay", "non-dropping-particle" : "", "parse-names" : false, "suffix" : "" }, { "dropping-particle" : "", "family" : "Gencer", "given" : "Adem Efe", "non-dropping-particle" : "", "parse-names" : false, "suffix" : "" }, { "dropping-particle" : "", "family" : "Sirer", "given" : "Emin Gun", "non-dropping-particle" : "", "parse-names" : false, "suffix" : "" }, { "dropping-particle" : "", "family" : "Renesse", "given" : "Robbert", "non-dropping-particle" : "van", "parse-names" : false, "suffix" : "" } ], "id" : "ITEM-1", "issued" : { "date-parts" : [ [ "2015" ] ] }, "title" : "Bitcoin-NG: A Scalable Blockchain Protocol", "type" : "article-journal" }, "uris" : [ "http://www.mendeley.com/documents/?uuid=b274d24e-2339-4275-ae92-48f9485dc8ae", "http://www.mendeley.com/documents/?uuid=364975f2-161f-4ce8-9015-bc1c5e36e4cf" ] } ], "mendeley" : { "formattedCitation" : "[9]", "plainTextFormattedCitation" : "[9]", "previouslyFormattedCitation" : "[9]" }, "properties" : {  }, "schema" : "https://github.com/citation-style-language/schema/raw/master/csl-citation.json" }</w:instrText>
      </w:r>
      <w:r w:rsidR="007E5DAD">
        <w:fldChar w:fldCharType="separate"/>
      </w:r>
      <w:r w:rsidR="007E5DAD" w:rsidRPr="007E5DAD">
        <w:rPr>
          <w:noProof/>
        </w:rPr>
        <w:t>[9]</w:t>
      </w:r>
      <w:r w:rsidR="007E5DAD">
        <w:fldChar w:fldCharType="end"/>
      </w:r>
    </w:p>
    <w:p w14:paraId="13419866" w14:textId="281FD4DB" w:rsidR="00602E79" w:rsidRDefault="000E56BE" w:rsidP="005A5C22">
      <w:r>
        <w:t>Sidechaining is a mechanism which allows block chain to be securely used wit</w:t>
      </w:r>
      <w:r w:rsidR="00A63FBF">
        <w:t xml:space="preserve">hin a completely separate </w:t>
      </w:r>
      <w:proofErr w:type="spellStart"/>
      <w:r w:rsidR="00A63FBF">
        <w:t>block</w:t>
      </w:r>
      <w:r>
        <w:t>chain</w:t>
      </w:r>
      <w:proofErr w:type="spellEnd"/>
      <w:r>
        <w:t>. Sidechains are independent and runs parallel to the main block chain. If a sidechain got hacked it won’t damage other chains, damage will be limited only to that chain. Sidechain can be move back to the main chain if necessary.</w:t>
      </w:r>
      <w:r w:rsidR="004C56F8">
        <w:fldChar w:fldCharType="begin" w:fldLock="1"/>
      </w:r>
      <w:r w:rsidR="00BD4B3D">
        <w:instrText>ADDIN CSL_CITATION { "citationItems" : [ { "id" : "ITEM-1", "itemData" : { "abstract" : "Since the introduction of Bitcoin[Nak09] in 2009, and the multiple computer science and electronic cash innovations it brought, there has been great interest in the potential of decentralised cryptocurrencies. At the same time, implementation changes to the consensus- critical parts of Bitcoin must necessarily be handled very conservatively. As a result, Bitcoin has greater difficulty than other Internet protocols in adapting to new demands and accommodating new innovation. We propose a new technology, pegged sidechains, which enables bitcoins and other ledger assets to be transferred between multiple blockchains. This gives users access to new and innovative cryptocurrency systems using the assets they already own. By reusing Bitcoin\u2019s currency, these systems can more easily interoperate with each other and with Bitcoin, avoiding the liquidity shortages and market fluctuations associated with new currencies. Since sidechains are separate systems, technical and economic innovation is not hindered. Despite bidirectional transferability between Bitcoin and pegged sidechains, they are isolated: in the case of a cryptographic break (or malicious design) in a sidechain, the damage is entirely confined to the sidechain itself. This paper lays out pegged sidechains, their implementation requirements, and the work needed to fully benefit from the future of interconnected blockchains.", "author" : [ { "dropping-particle" : "", "family" : "Back", "given" : "A", "non-dropping-particle" : "", "parse-names" : false, "suffix" : "" }, { "dropping-particle" : "", "family" : "Corallo", "given" : "M", "non-dropping-particle" : "", "parse-names" : false, "suffix" : "" }, { "dropping-particle" : "", "family" : "Dashjr", "given" : "L", "non-dropping-particle" : "", "parse-names" : false, "suffix" : "" } ], "container-title" : "URL: http://www.", "id" : "ITEM-1", "issued" : { "date-parts" : [ [ "2014" ] ] }, "page" : "1-25", "title" : "Enabling blockchain innovations with pegged sidechains", "type" : "article-journal" }, "uris" : [ "http://www.mendeley.com/documents/?uuid=cbeb4e93-7c6d-4ef5-86b1-dd46138a041e", "http://www.mendeley.com/documents/?uuid=bb97e78f-203f-46e0-bd6c-5ca4466c218f" ] } ], "mendeley" : { "formattedCitation" : "[10]", "plainTextFormattedCitation" : "[10]", "previouslyFormattedCitation" : "[10]" }, "properties" : {  }, "schema" : "https://github.com/citation-style-language/schema/raw/master/csl-citation.json" }</w:instrText>
      </w:r>
      <w:r w:rsidR="004C56F8">
        <w:fldChar w:fldCharType="separate"/>
      </w:r>
      <w:r w:rsidR="007E5DAD" w:rsidRPr="007E5DAD">
        <w:rPr>
          <w:noProof/>
        </w:rPr>
        <w:t>[10]</w:t>
      </w:r>
      <w:r w:rsidR="004C56F8">
        <w:fldChar w:fldCharType="end"/>
      </w:r>
    </w:p>
    <w:p w14:paraId="5167E130" w14:textId="78C0D2C5" w:rsidR="004B7BFC" w:rsidRDefault="00602E79" w:rsidP="005A5C22">
      <w:pPr>
        <w:rPr>
          <w:rStyle w:val="Hyperlink"/>
          <w:u w:val="none"/>
        </w:rPr>
      </w:pPr>
      <w:r>
        <w:t>There are three types of block chains publi</w:t>
      </w:r>
      <w:r w:rsidR="00DE4ABB">
        <w:t xml:space="preserve">c, private and consortium </w:t>
      </w:r>
      <w:proofErr w:type="spellStart"/>
      <w:r w:rsidR="00DE4ABB">
        <w:t>block</w:t>
      </w:r>
      <w:r>
        <w:t>chains</w:t>
      </w:r>
      <w:proofErr w:type="spellEnd"/>
      <w:r w:rsidR="00DE4ABB">
        <w:t xml:space="preserve">. In public </w:t>
      </w:r>
      <w:proofErr w:type="spellStart"/>
      <w:r w:rsidR="00DE4ABB">
        <w:t>blockchains</w:t>
      </w:r>
      <w:proofErr w:type="spellEnd"/>
      <w:r w:rsidR="00DE4ABB">
        <w:t xml:space="preserve"> there is no middle man. </w:t>
      </w:r>
      <w:r w:rsidR="00DE4ABB" w:rsidRPr="00DE4ABB">
        <w:t xml:space="preserve">Each transaction is verified and synced with every node affiliated with the </w:t>
      </w:r>
      <w:proofErr w:type="spellStart"/>
      <w:r w:rsidR="00DE4ABB" w:rsidRPr="00DE4ABB">
        <w:t>blockchain</w:t>
      </w:r>
      <w:proofErr w:type="spellEnd"/>
      <w:r w:rsidR="00DE4ABB" w:rsidRPr="00DE4ABB">
        <w:t xml:space="preserve"> before it is written to the system.</w:t>
      </w:r>
      <w:r w:rsidR="00DE4ABB">
        <w:t xml:space="preserve"> In private block chains there is a middle man</w:t>
      </w:r>
      <w:r w:rsidR="00312807">
        <w:t xml:space="preserve">; the efficiency is high and </w:t>
      </w:r>
      <w:proofErr w:type="spellStart"/>
      <w:r w:rsidR="00312807">
        <w:t>blockchain</w:t>
      </w:r>
      <w:proofErr w:type="spellEnd"/>
      <w:r w:rsidR="00312807">
        <w:t xml:space="preserve"> will be completed faster. Consortium </w:t>
      </w:r>
      <w:proofErr w:type="spellStart"/>
      <w:r w:rsidR="00312807">
        <w:t>blockchains</w:t>
      </w:r>
      <w:proofErr w:type="spellEnd"/>
      <w:r w:rsidR="00312807">
        <w:t xml:space="preserve"> are partially private; it operates under the leadership of a group instead of a single entity. Efficiency and the transaction privacy is high in consortium </w:t>
      </w:r>
      <w:proofErr w:type="spellStart"/>
      <w:r w:rsidR="00312807">
        <w:t>blockchain</w:t>
      </w:r>
      <w:r w:rsidR="001C46EC">
        <w:t>s</w:t>
      </w:r>
      <w:proofErr w:type="spellEnd"/>
      <w:r w:rsidR="00312807">
        <w:t>.</w:t>
      </w:r>
      <w:r w:rsidR="004C56F8">
        <w:fldChar w:fldCharType="begin" w:fldLock="1"/>
      </w:r>
      <w:r w:rsidR="007E5DAD">
        <w:instrText>ADDIN CSL_CITATION { "citationItems" : [ { "id" : "ITEM-1", "itemData" : { "DOI" : "10.1109/TII.2017.2709784", "ISBN" : "1551-3203", "ISSN" : "15513203", "abstract" : "\u2014We propose a localized Peer-to-Peer (P2P) electricity trading model for locally buying and selling electricity among Plug-in Hybrid Electric Vehicles (PHEVs) in smart grids. Unlike traditional schemes, that transport electricity over long distances and through complex electricity transportation meshes, our pro-posed model achieves demand response by providing incentives to discharging PHEVs to balance local electricity demand out of their own self-interests. However, since transaction security and privacy protection issues present serious challenges, we ex-plore a promising consortium blockchain technology to improve transaction security without reliance on a trusted third party. A localized P2P Electricity Trading system with COnsortium blockchaiN (PETCON) method is proposed to illustrate detailed operations of localized P2P electricity trading. Moreover, the electricity pricing and the amount of traded electricity among PHEVs are solved by an iterative double auction mechanism to maximize social welfare in this electricity trading. Security analysis shows that our proposed PETCON improves transaction security and privacy protection. Numerical results based on a real map of Texas indicate that the double auction mechanism can achieve social welfare maximization while protecting privacy of the PHEVs.", "author" : [ { "dropping-particle" : "", "family" : "Kang", "given" : "Jiawen", "non-dropping-particle" : "", "parse-names" : false, "suffix" : "" }, { "dropping-particle" : "", "family" : "Yu", "given" : "Rong", "non-dropping-particle" : "", "parse-names" : false, "suffix" : "" }, { "dropping-particle" : "", "family" : "Huang", "given" : "Xumin", "non-dropping-particle" : "", "parse-names" : false, "suffix" : "" }, { "dropping-particle" : "", "family" : "Maharjan", "given" : "Sabita", "non-dropping-particle" : "", "parse-names" : false, "suffix" : "" }, { "dropping-particle" : "", "family" : "Zhang", "given" : "Yan", "non-dropping-particle" : "", "parse-names" : false, "suffix" : "" }, { "dropping-particle" : "", "family" : "Hossain", "given" : "Ekram", "non-dropping-particle" : "", "parse-names" : false, "suffix" : "" } ], "container-title" : "IEEE Transactions on Industrial Informatics", "id" : "ITEM-1", "issue" : "6", "issued" : { "date-parts" : [ [ "2017" ] ] }, "page" : "3154-3164", "title" : "Enabling Localized Peer-to-Peer Electricity Trading among Plug-in Hybrid Electric Vehicles Using Consortium Blockchains", "type" : "article-journal", "volume" : "13" }, "uris" : [ "http://www.mendeley.com/documents/?uuid=8b05803c-acb8-4784-810f-2ab3ae501f95" ] } ], "mendeley" : { "formattedCitation" : "[11]", "plainTextFormattedCitation" : "[11]", "previouslyFormattedCitation" : "[11]" }, "properties" : {  }, "schema" : "https://github.com/citation-style-language/schema/raw/master/csl-citation.json" }</w:instrText>
      </w:r>
      <w:r w:rsidR="004C56F8">
        <w:fldChar w:fldCharType="separate"/>
      </w:r>
      <w:r w:rsidR="007E5DAD" w:rsidRPr="007E5DAD">
        <w:rPr>
          <w:noProof/>
        </w:rPr>
        <w:t>[11]</w:t>
      </w:r>
      <w:r w:rsidR="004C56F8">
        <w:fldChar w:fldCharType="end"/>
      </w:r>
    </w:p>
    <w:p w14:paraId="60D728E8" w14:textId="66A0E3FD" w:rsidR="00602832" w:rsidRDefault="00602832" w:rsidP="001D2653">
      <w:r>
        <w:rPr>
          <w:rStyle w:val="Hyperlink"/>
          <w:color w:val="auto"/>
          <w:u w:val="none"/>
        </w:rPr>
        <w:t>P</w:t>
      </w:r>
      <w:r w:rsidRPr="00602832">
        <w:rPr>
          <w:rStyle w:val="Hyperlink"/>
          <w:color w:val="auto"/>
          <w:u w:val="none"/>
        </w:rPr>
        <w:t xml:space="preserve">roof of work is a piece of data which is difficult to </w:t>
      </w:r>
      <w:r>
        <w:rPr>
          <w:rStyle w:val="Hyperlink"/>
          <w:color w:val="auto"/>
          <w:u w:val="none"/>
        </w:rPr>
        <w:t>pr</w:t>
      </w:r>
      <w:r w:rsidRPr="00602832">
        <w:rPr>
          <w:rStyle w:val="Hyperlink"/>
          <w:color w:val="auto"/>
          <w:u w:val="none"/>
        </w:rPr>
        <w:t>oduce but easy for others to verify</w:t>
      </w:r>
      <w:r>
        <w:rPr>
          <w:rStyle w:val="Hyperlink"/>
          <w:color w:val="auto"/>
          <w:u w:val="none"/>
        </w:rPr>
        <w:t xml:space="preserve"> </w:t>
      </w:r>
      <w:r w:rsidRPr="00602832">
        <w:rPr>
          <w:rStyle w:val="Hyperlink"/>
          <w:color w:val="auto"/>
          <w:u w:val="none"/>
        </w:rPr>
        <w:t>and which satisfies certain requirements</w:t>
      </w:r>
      <w:r>
        <w:rPr>
          <w:rStyle w:val="Hyperlink"/>
          <w:color w:val="auto"/>
          <w:u w:val="none"/>
        </w:rPr>
        <w:t xml:space="preserve">. This method cause lot of electricity and computational power. Proof of stake is a different way of validating which is </w:t>
      </w:r>
      <w:r>
        <w:rPr>
          <w:rStyle w:val="Hyperlink"/>
          <w:color w:val="auto"/>
          <w:u w:val="none"/>
        </w:rPr>
        <w:lastRenderedPageBreak/>
        <w:t>using low electricity and computational power.</w:t>
      </w:r>
      <w:r>
        <w:rPr>
          <w:rStyle w:val="Hyperlink"/>
          <w:color w:val="auto"/>
          <w:u w:val="none"/>
        </w:rPr>
        <w:fldChar w:fldCharType="begin" w:fldLock="1"/>
      </w:r>
      <w:r w:rsidR="00BD4B3D">
        <w:rPr>
          <w:rStyle w:val="Hyperlink"/>
          <w:color w:val="auto"/>
          <w:u w:val="none"/>
        </w:rPr>
        <w:instrText>ADDIN CSL_CITATION { "citationItems" : [ { "id" : "ITEM-1", "itemData" : { "DOI" : "10.6633/IJNS.201709.19(5).01)", "abstract" : "Blockchain technologies is one of the most popular issue in recent years, it has already changed people's lifestyle in some area due to its great infl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 "author" : [ { "dropping-particle" : "", "family" : "Lin", "given" : "Iuon-Chang", "non-dropping-particle" : "", "parse-names" : false, "suffix" : "" }, { "dropping-particle" : "", "family" : "Liao", "given" : "Tzu-Chun", "non-dropping-particle" : "", "parse-names" : false, "suffix" : "" } ], "container-title" : "International Journal of Network Security", "id" : "ITEM-1", "issue" : "55", "issued" : { "date-parts" : [ [ "2017" ] ] }, "page" : "653-659", "title" : "A Survey of Blockchain Security Issues and Challenges", "type" : "article-journal", "volume" : "1919" }, "uris" : [ "http://www.mendeley.com/documents/?uuid=ebb2ba50-dfbf-49c7-aebb-35b5615f6342", "http://www.mendeley.com/documents/?uuid=74eec051-1fa2-49d1-b063-d024807d4ce7" ] } ], "mendeley" : { "formattedCitation" : "[12]", "plainTextFormattedCitation" : "[12]", "previouslyFormattedCitation" : "[12]" }, "properties" : {  }, "schema" : "https://github.com/citation-style-language/schema/raw/master/csl-citation.json" }</w:instrText>
      </w:r>
      <w:r>
        <w:rPr>
          <w:rStyle w:val="Hyperlink"/>
          <w:color w:val="auto"/>
          <w:u w:val="none"/>
        </w:rPr>
        <w:fldChar w:fldCharType="separate"/>
      </w:r>
      <w:r w:rsidRPr="00602832">
        <w:rPr>
          <w:rStyle w:val="Hyperlink"/>
          <w:noProof/>
          <w:color w:val="auto"/>
          <w:u w:val="none"/>
        </w:rPr>
        <w:t>[12]</w:t>
      </w:r>
      <w:r>
        <w:rPr>
          <w:rStyle w:val="Hyperlink"/>
          <w:color w:val="auto"/>
          <w:u w:val="none"/>
        </w:rPr>
        <w:fldChar w:fldCharType="end"/>
      </w:r>
      <w:r w:rsidR="001D2653">
        <w:t xml:space="preserve"> </w:t>
      </w:r>
    </w:p>
    <w:p w14:paraId="17922D57" w14:textId="77777777" w:rsidR="00A91D4C" w:rsidRDefault="00A91D4C" w:rsidP="001D2653"/>
    <w:p w14:paraId="5DE22CDC" w14:textId="1D170990" w:rsidR="00A91D4C" w:rsidRDefault="00A91D4C" w:rsidP="001D2653">
      <w:proofErr w:type="spellStart"/>
      <w:r>
        <w:t>Ethereum</w:t>
      </w:r>
      <w:proofErr w:type="spellEnd"/>
      <w:r>
        <w:t xml:space="preserve"> is a public </w:t>
      </w:r>
      <w:proofErr w:type="spellStart"/>
      <w:r>
        <w:t>blockchain</w:t>
      </w:r>
      <w:proofErr w:type="spellEnd"/>
      <w:r>
        <w:t xml:space="preserve"> </w:t>
      </w:r>
      <w:r w:rsidRPr="00A91D4C">
        <w:t>based distributed computing platform</w:t>
      </w:r>
      <w:r>
        <w:t xml:space="preserve">. It can work as a computer; </w:t>
      </w:r>
      <w:proofErr w:type="spellStart"/>
      <w:r>
        <w:t>but</w:t>
      </w:r>
      <w:r w:rsidRPr="00A91D4C">
        <w:t>the</w:t>
      </w:r>
      <w:proofErr w:type="spellEnd"/>
      <w:r w:rsidRPr="00A91D4C">
        <w:t xml:space="preserve"> performance will be slower than most of current </w:t>
      </w:r>
      <w:r>
        <w:t>computers</w:t>
      </w:r>
      <w:r w:rsidRPr="00A91D4C">
        <w:t xml:space="preserve"> since it has a transaction time of around 12 seconds</w:t>
      </w:r>
      <w:r>
        <w:t>.</w:t>
      </w:r>
      <w:r w:rsidR="00BD4B3D">
        <w:fldChar w:fldCharType="begin" w:fldLock="1"/>
      </w:r>
      <w:r w:rsidR="00BD4B3D">
        <w:instrText>ADDIN CSL_CITATION { "citationItems" : [ { "id" : "ITEM-1", "itemData" : { "DOI" : "10.23919/ICACT.2017.7890132", "ISBN" : "9788996865094", "ISSN" : "17389445", "abstract" : "Since the start of Bitcoin in 2008[1], blockchain technology emerged as the next revolutionary technology. Though blockchain started off as a core technology of Bitcoin, its use cases are expanding to many other areas including finances, Internet of Things (IoT), security and such[2]. Currently, many private and public sectors are diving into the technology[3]. Aside from that, as software and hardware improve, we would see the beginning of IoT. And those IoT devices need to communicate and synchronize with each other. But in situations where more than thousands or tens of thousands of IoT devices connected, we expect that using current model of server-client may have some limitations and issues while in synchronization. So, we propose using blockchain to build IoT system. Using blockchain, we can control and configure IoT devices. We manage keys using RSA public key cryptosystems where public keys are stored in Ethereum and private keys are saved on individual devices. Specifically, we choose Ethereum as our blockchain platform because using its smart contract, we can write our own Turing-complete code to run on top of Ethereum. Thus, we can easily manage configuration of IoT devices and build key management system. Even though we can simply use account as a key management system, which most of blockchain platform supports, we decide to use Ethereum because we can manage the system in a more fine-grained way. For the proof of a concept, we use a few IoT devices instead of a full system of IoT system, which consists of thousands of IoT devices. But in our later study, we would like to build a fully scaled IoT system using blockchain.", "author" : [ { "dropping-particle" : "", "family" : "Huh", "given" : "Seyoung", "non-dropping-particle" : "", "parse-names" : false, "suffix" : "" }, { "dropping-particle" : "", "family" : "Cho", "given" : "Sangrae", "non-dropping-particle" : "", "parse-names" : false, "suffix" : "" }, { "dropping-particle" : "", "family" : "Kim", "given" : "Soohyung", "non-dropping-particle" : "", "parse-names" : false, "suffix" : "" } ], "container-title" : "International Conference on Advanced Communication Technology, ICACT", "id" : "ITEM-1", "issued" : { "date-parts" : [ [ "2017" ] ] }, "page" : "464-467", "title" : "Managing IoT devices using blockchain platform", "type" : "article-journal" }, "uris" : [ "http://www.mendeley.com/documents/?uuid=2756e4da-939a-449e-834d-924d317b7d57" ] } ], "mendeley" : { "formattedCitation" : "[13]", "plainTextFormattedCitation" : "[13]", "previouslyFormattedCitation" : "[13]" }, "properties" : {  }, "schema" : "https://github.com/citation-style-language/schema/raw/master/csl-citation.json" }</w:instrText>
      </w:r>
      <w:r w:rsidR="00BD4B3D">
        <w:fldChar w:fldCharType="separate"/>
      </w:r>
      <w:r w:rsidR="00BD4B3D" w:rsidRPr="00BD4B3D">
        <w:rPr>
          <w:noProof/>
        </w:rPr>
        <w:t>[13]</w:t>
      </w:r>
      <w:r w:rsidR="00BD4B3D">
        <w:fldChar w:fldCharType="end"/>
      </w:r>
    </w:p>
    <w:p w14:paraId="1E8F0342" w14:textId="27162390" w:rsidR="005E5B70" w:rsidRDefault="005E5B70" w:rsidP="001D2653">
      <w:r w:rsidRPr="005E5B70">
        <w:t>Proof of Interoperability is an alternative method for network cons</w:t>
      </w:r>
      <w:r w:rsidR="000C4892">
        <w:t>ensus that avoids some of the</w:t>
      </w:r>
      <w:r w:rsidRPr="005E5B70">
        <w:t xml:space="preserve"> disadvantages of Proof of Work</w:t>
      </w:r>
      <w:r w:rsidR="000C4892">
        <w:t>. I</w:t>
      </w:r>
      <w:r w:rsidR="000C4892" w:rsidRPr="000C4892">
        <w:t>t is designed to leverage the effort required to reach network consensus to do something intrinsically valuable</w:t>
      </w:r>
      <w:r w:rsidR="000C4892">
        <w:t>.</w:t>
      </w:r>
      <w:r w:rsidR="000C4892">
        <w:fldChar w:fldCharType="begin" w:fldLock="1"/>
      </w:r>
      <w:r w:rsidR="000C4892">
        <w:instrText>ADDIN CSL_CITATION { "citationItems" : [ { "id" : "ITEM-1", "itemData" : { "author" : [ { "dropping-particle" : "", "family" : "Peterson", "given" : "Kevin", "non-dropping-particle" : "", "parse-names" : false, "suffix" : "" }, { "dropping-particle" : "", "family" : "Deeduvanu", "given" : "Rammohan", "non-dropping-particle" : "", "parse-names" : false, "suffix" : "" }, { "dropping-particle" : "", "family" : "Kanjamala", "given" : "Pradip", "non-dropping-particle" : "", "parse-names" : false, "suffix" : "" }, { "dropping-particle" : "", "family" : "Boles", "given" : "Kelly", "non-dropping-particle" : "", "parse-names" : false, "suffix" : "" } ], "container-title" : "Mayo Clinic", "id" : "ITEM-1", "issue" : "1", "issued" : { "date-parts" : [ [ "2016" ] ] }, "page" : "10", "title" : "A Blockchain-Based Approach to Health Information Exchange Networks", "type" : "article-journal" }, "uris" : [ "http://www.mendeley.com/documents/?uuid=6b43b67e-da05-4dfa-a270-d2ec83812fa6" ] } ], "mendeley" : { "formattedCitation" : "[14]", "plainTextFormattedCitation" : "[14]", "previouslyFormattedCitation" : "[14]" }, "properties" : {  }, "schema" : "https://github.com/citation-style-language/schema/raw/master/csl-citation.json" }</w:instrText>
      </w:r>
      <w:r w:rsidR="000C4892">
        <w:fldChar w:fldCharType="separate"/>
      </w:r>
      <w:r w:rsidR="000C4892" w:rsidRPr="000C4892">
        <w:rPr>
          <w:noProof/>
        </w:rPr>
        <w:t>[14]</w:t>
      </w:r>
      <w:r w:rsidR="000C4892">
        <w:fldChar w:fldCharType="end"/>
      </w:r>
      <w:bookmarkStart w:id="5" w:name="_GoBack"/>
      <w:bookmarkEnd w:id="5"/>
    </w:p>
    <w:p w14:paraId="609D77CF" w14:textId="220AC06E" w:rsidR="003A33EB" w:rsidRDefault="003A33EB">
      <w:pPr>
        <w:rPr>
          <w:b/>
        </w:rPr>
      </w:pPr>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come to </w:t>
      </w:r>
      <w:r>
        <w:t xml:space="preserve">a </w:t>
      </w:r>
      <w:r w:rsidRPr="00AC56B6">
        <w:t>conclusion</w:t>
      </w:r>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proofErr w:type="gramStart"/>
      <w:r w:rsidRPr="00AC56B6">
        <w:t>If</w:t>
      </w:r>
      <w:proofErr w:type="gramEnd"/>
      <w:r w:rsidRPr="00AC56B6">
        <w:t xml:space="preserve">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t>transferred by, have to</w:t>
      </w:r>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to read that document in wrong way. It might 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3EC7F9CC"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through </w:t>
      </w:r>
      <w:proofErr w:type="spellStart"/>
      <w:r>
        <w:t>blockchain</w:t>
      </w:r>
      <w:proofErr w:type="spellEnd"/>
      <w:r>
        <w:t>, because t</w:t>
      </w:r>
      <w:r w:rsidRPr="00AC56B6">
        <w:t xml:space="preserve">here is a huge risk of stealing or corrupt those records in digital word nowadays. For </w:t>
      </w:r>
      <w:r>
        <w:t xml:space="preserve">an </w:t>
      </w:r>
      <w:r w:rsidRPr="00AC56B6">
        <w:t xml:space="preserve">Example </w:t>
      </w:r>
      <w:proofErr w:type="spellStart"/>
      <w:r w:rsidRPr="00AC56B6">
        <w:t>WannaCry</w:t>
      </w:r>
      <w:proofErr w:type="spellEnd"/>
      <w:r w:rsidRPr="00AC56B6">
        <w:t xml:space="preserve"> attack for European hospitals</w:t>
      </w:r>
      <w:r>
        <w:t xml:space="preserve">. </w:t>
      </w:r>
      <w:r>
        <w:lastRenderedPageBreak/>
        <w:t xml:space="preserve">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w:t>
      </w:r>
      <w:proofErr w:type="spellStart"/>
      <w:r>
        <w:t>blockchain</w:t>
      </w:r>
      <w:proofErr w:type="spellEnd"/>
      <w:r>
        <w:t xml:space="preserve"> is decentralized and immutable cryptography</w:t>
      </w:r>
      <w:r w:rsidRPr="00AC56B6">
        <w:t>.</w:t>
      </w:r>
      <w:r w:rsidR="00F75167">
        <w:t xml:space="preserve"> </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59776"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w14:anchorId="7E90CDC3" id="Rectangle 7" o:spid="_x0000_s1026" style="position:absolute;margin-left:98pt;margin-top:20pt;width:173pt;height:1pt;z-index:-2516567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lastRenderedPageBreak/>
        <w:t>REFERENCES LIST</w:t>
      </w:r>
      <w:bookmarkEnd w:id="21"/>
      <w:r>
        <w:rPr>
          <w:rFonts w:ascii="Times New Roman" w:eastAsia="Times New Roman" w:hAnsi="Times New Roman" w:cs="Times New Roman"/>
          <w:b/>
          <w:color w:val="000000"/>
          <w:sz w:val="28"/>
          <w:szCs w:val="28"/>
        </w:rPr>
        <w:t xml:space="preserve">   </w:t>
      </w:r>
    </w:p>
    <w:p w14:paraId="3489BC80" w14:textId="6D905CC4" w:rsidR="000C4892" w:rsidRPr="000C4892" w:rsidRDefault="00283051" w:rsidP="000C4892">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0C4892" w:rsidRPr="000C4892">
        <w:rPr>
          <w:noProof/>
          <w:sz w:val="32"/>
        </w:rPr>
        <w:t>[1]</w:t>
      </w:r>
      <w:r w:rsidR="000C4892" w:rsidRPr="000C4892">
        <w:rPr>
          <w:noProof/>
          <w:sz w:val="32"/>
        </w:rPr>
        <w:tab/>
        <w:t xml:space="preserve">D. Gupta and S. Goswami, “Object Recognition based on Template Matching and Correlation Method in Hyperspectral Images Divya Gupta,” </w:t>
      </w:r>
      <w:r w:rsidR="000C4892" w:rsidRPr="000C4892">
        <w:rPr>
          <w:i/>
          <w:iCs/>
          <w:noProof/>
          <w:sz w:val="32"/>
        </w:rPr>
        <w:t>Int. J. Comput. Appl.</w:t>
      </w:r>
      <w:r w:rsidR="000C4892" w:rsidRPr="000C4892">
        <w:rPr>
          <w:noProof/>
          <w:sz w:val="32"/>
        </w:rPr>
        <w:t>, vol. 166, no. 11, pp. 38–43, 2017.</w:t>
      </w:r>
    </w:p>
    <w:p w14:paraId="23115970"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2]</w:t>
      </w:r>
      <w:r w:rsidRPr="000C4892">
        <w:rPr>
          <w:noProof/>
          <w:sz w:val="32"/>
        </w:rPr>
        <w:tab/>
        <w:t xml:space="preserve">N. S. Hashemi, R. B. Aghdam, A. S. B. Ghiasi, and P. Fatemi, “Template Matching Advances and Applications in Image Analysis,” </w:t>
      </w:r>
      <w:r w:rsidRPr="000C4892">
        <w:rPr>
          <w:i/>
          <w:iCs/>
          <w:noProof/>
          <w:sz w:val="32"/>
        </w:rPr>
        <w:t>Am. Sci. Res. J. Eng. Technol. Sci.</w:t>
      </w:r>
      <w:r w:rsidRPr="000C4892">
        <w:rPr>
          <w:noProof/>
          <w:sz w:val="32"/>
        </w:rPr>
        <w:t>, pp. 91–96, 2016.</w:t>
      </w:r>
    </w:p>
    <w:p w14:paraId="6BA0D67B"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3]</w:t>
      </w:r>
      <w:r w:rsidRPr="000C4892">
        <w:rPr>
          <w:noProof/>
          <w:sz w:val="32"/>
        </w:rPr>
        <w:tab/>
        <w:t xml:space="preserve">V. S and S. A, “Template Matching Technique for Searching Words in Document Images,” </w:t>
      </w:r>
      <w:r w:rsidRPr="000C4892">
        <w:rPr>
          <w:i/>
          <w:iCs/>
          <w:noProof/>
          <w:sz w:val="32"/>
        </w:rPr>
        <w:t>Int. J. Cybern. Informatics</w:t>
      </w:r>
      <w:r w:rsidRPr="000C4892">
        <w:rPr>
          <w:noProof/>
          <w:sz w:val="32"/>
        </w:rPr>
        <w:t>, vol. 4, no. 6, pp. 25–35, 2015.</w:t>
      </w:r>
    </w:p>
    <w:p w14:paraId="145120C0"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4]</w:t>
      </w:r>
      <w:r w:rsidRPr="000C4892">
        <w:rPr>
          <w:noProof/>
          <w:sz w:val="32"/>
        </w:rPr>
        <w:tab/>
        <w:t xml:space="preserve">J. Greenhalgh and M. Mirmehdi, “Recognizing text-based traffic signs,” </w:t>
      </w:r>
      <w:r w:rsidRPr="000C4892">
        <w:rPr>
          <w:i/>
          <w:iCs/>
          <w:noProof/>
          <w:sz w:val="32"/>
        </w:rPr>
        <w:t>IEEE Trans. Intell. Transp. Syst.</w:t>
      </w:r>
      <w:r w:rsidRPr="000C4892">
        <w:rPr>
          <w:noProof/>
          <w:sz w:val="32"/>
        </w:rPr>
        <w:t>, vol. 16, no. 3, pp. 1360–1369, 2015.</w:t>
      </w:r>
    </w:p>
    <w:p w14:paraId="0762272B"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5]</w:t>
      </w:r>
      <w:r w:rsidRPr="000C4892">
        <w:rPr>
          <w:noProof/>
          <w:sz w:val="32"/>
        </w:rPr>
        <w:tab/>
        <w:t xml:space="preserve">A. Chaudhuri, K. Mandaviya, P. Badelia, and S. K Ghosh, </w:t>
      </w:r>
      <w:r w:rsidRPr="000C4892">
        <w:rPr>
          <w:i/>
          <w:iCs/>
          <w:noProof/>
          <w:sz w:val="32"/>
        </w:rPr>
        <w:t>Optical Character Recognition Systems for Different Languages with Soft Computing</w:t>
      </w:r>
      <w:r w:rsidRPr="000C4892">
        <w:rPr>
          <w:noProof/>
          <w:sz w:val="32"/>
        </w:rPr>
        <w:t>, vol. 352. 2017.</w:t>
      </w:r>
    </w:p>
    <w:p w14:paraId="5B853FB0"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6]</w:t>
      </w:r>
      <w:r w:rsidRPr="000C4892">
        <w:rPr>
          <w:noProof/>
          <w:sz w:val="32"/>
        </w:rPr>
        <w:tab/>
        <w:t xml:space="preserve">V. S and S. A, “Performance Comparison of OCR Tools,” </w:t>
      </w:r>
      <w:r w:rsidRPr="000C4892">
        <w:rPr>
          <w:i/>
          <w:iCs/>
          <w:noProof/>
          <w:sz w:val="32"/>
        </w:rPr>
        <w:t>Int. J. UbiComp</w:t>
      </w:r>
      <w:r w:rsidRPr="000C4892">
        <w:rPr>
          <w:noProof/>
          <w:sz w:val="32"/>
        </w:rPr>
        <w:t>, vol. 6, no. 3, pp. 19–30, 2015.</w:t>
      </w:r>
    </w:p>
    <w:p w14:paraId="21E91D14"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7]</w:t>
      </w:r>
      <w:r w:rsidRPr="000C4892">
        <w:rPr>
          <w:noProof/>
          <w:sz w:val="32"/>
        </w:rPr>
        <w:tab/>
        <w:t>G. K. Sagar, “Real Time Implementation of Optical Character Recognition Based TTS System using Raspberry pi,” no. 7, pp. 149–156, 2017.</w:t>
      </w:r>
    </w:p>
    <w:p w14:paraId="070D4F74"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8]</w:t>
      </w:r>
      <w:r w:rsidRPr="000C4892">
        <w:rPr>
          <w:noProof/>
          <w:sz w:val="32"/>
        </w:rPr>
        <w:tab/>
        <w:t>A. Wright and P. De Filippi, “Decentralized Blockchain Technology and the Rise of  Lex Cryptographia.”</w:t>
      </w:r>
    </w:p>
    <w:p w14:paraId="24ADB7AF"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9]</w:t>
      </w:r>
      <w:r w:rsidRPr="000C4892">
        <w:rPr>
          <w:noProof/>
          <w:sz w:val="32"/>
        </w:rPr>
        <w:tab/>
        <w:t>I. Eyal, A. E. Gencer, E. G. Sirer, and R. van Renesse, “Bitcoin-NG: A Scalable Blockchain Protocol,” 2015.</w:t>
      </w:r>
    </w:p>
    <w:p w14:paraId="376C844C"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0]</w:t>
      </w:r>
      <w:r w:rsidRPr="000C4892">
        <w:rPr>
          <w:noProof/>
          <w:sz w:val="32"/>
        </w:rPr>
        <w:tab/>
        <w:t xml:space="preserve">A. Back, M. Corallo, and L. Dashjr, “Enabling blockchain innovations with pegged sidechains,” </w:t>
      </w:r>
      <w:r w:rsidRPr="000C4892">
        <w:rPr>
          <w:i/>
          <w:iCs/>
          <w:noProof/>
          <w:sz w:val="32"/>
        </w:rPr>
        <w:t>URL http//www.</w:t>
      </w:r>
      <w:r w:rsidRPr="000C4892">
        <w:rPr>
          <w:noProof/>
          <w:sz w:val="32"/>
        </w:rPr>
        <w:t>, pp. 1–25, 2014.</w:t>
      </w:r>
    </w:p>
    <w:p w14:paraId="591C3BA3"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1]</w:t>
      </w:r>
      <w:r w:rsidRPr="000C4892">
        <w:rPr>
          <w:noProof/>
          <w:sz w:val="32"/>
        </w:rPr>
        <w:tab/>
        <w:t xml:space="preserve">J. Kang, R. Yu, X. Huang, S. Maharjan, Y. Zhang, and E. Hossain, “Enabling Localized Peer-to-Peer Electricity Trading among Plug-in Hybrid Electric Vehicles Using Consortium Blockchains,” </w:t>
      </w:r>
      <w:r w:rsidRPr="000C4892">
        <w:rPr>
          <w:i/>
          <w:iCs/>
          <w:noProof/>
          <w:sz w:val="32"/>
        </w:rPr>
        <w:t>IEEE Trans. Ind. Informatics</w:t>
      </w:r>
      <w:r w:rsidRPr="000C4892">
        <w:rPr>
          <w:noProof/>
          <w:sz w:val="32"/>
        </w:rPr>
        <w:t>, vol. 13, no. 6, pp. 3154–3164, 2017.</w:t>
      </w:r>
    </w:p>
    <w:p w14:paraId="2B28C8DD"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2]</w:t>
      </w:r>
      <w:r w:rsidRPr="000C4892">
        <w:rPr>
          <w:noProof/>
          <w:sz w:val="32"/>
        </w:rPr>
        <w:tab/>
        <w:t xml:space="preserve">I.-C. Lin and T.-C. Liao, “A Survey of Blockchain Security Issues and Challenges,” </w:t>
      </w:r>
      <w:r w:rsidRPr="000C4892">
        <w:rPr>
          <w:i/>
          <w:iCs/>
          <w:noProof/>
          <w:sz w:val="32"/>
        </w:rPr>
        <w:t>Int. J. Netw. Secur.</w:t>
      </w:r>
      <w:r w:rsidRPr="000C4892">
        <w:rPr>
          <w:noProof/>
          <w:sz w:val="32"/>
        </w:rPr>
        <w:t>, vol. 1919, no. 55, pp. 653–659, 2017.</w:t>
      </w:r>
    </w:p>
    <w:p w14:paraId="56AE884C"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3]</w:t>
      </w:r>
      <w:r w:rsidRPr="000C4892">
        <w:rPr>
          <w:noProof/>
          <w:sz w:val="32"/>
        </w:rPr>
        <w:tab/>
        <w:t xml:space="preserve">S. Huh, S. Cho, and S. Kim, “Managing IoT devices using blockchain platform,” </w:t>
      </w:r>
      <w:r w:rsidRPr="000C4892">
        <w:rPr>
          <w:i/>
          <w:iCs/>
          <w:noProof/>
          <w:sz w:val="32"/>
        </w:rPr>
        <w:t>Int. Conf. Adv. Commun. Technol. ICACT</w:t>
      </w:r>
      <w:r w:rsidRPr="000C4892">
        <w:rPr>
          <w:noProof/>
          <w:sz w:val="32"/>
        </w:rPr>
        <w:t>, pp. 464–467, 2017.</w:t>
      </w:r>
    </w:p>
    <w:p w14:paraId="00AFA66D" w14:textId="77777777" w:rsidR="000C4892" w:rsidRPr="000C4892" w:rsidRDefault="000C4892" w:rsidP="000C4892">
      <w:pPr>
        <w:autoSpaceDE w:val="0"/>
        <w:autoSpaceDN w:val="0"/>
        <w:adjustRightInd w:val="0"/>
        <w:spacing w:before="240" w:after="0" w:line="240" w:lineRule="auto"/>
        <w:ind w:left="640" w:hanging="640"/>
        <w:rPr>
          <w:noProof/>
          <w:sz w:val="32"/>
        </w:rPr>
      </w:pPr>
      <w:r w:rsidRPr="000C4892">
        <w:rPr>
          <w:noProof/>
          <w:sz w:val="32"/>
        </w:rPr>
        <w:t>[14]</w:t>
      </w:r>
      <w:r w:rsidRPr="000C4892">
        <w:rPr>
          <w:noProof/>
          <w:sz w:val="32"/>
        </w:rPr>
        <w:tab/>
        <w:t xml:space="preserve">K. Peterson, R. Deeduvanu, P. Kanjamala, and K. Boles, “A Blockchain-Based Approach to Health Information Exchange Networks,” </w:t>
      </w:r>
      <w:r w:rsidRPr="000C4892">
        <w:rPr>
          <w:i/>
          <w:iCs/>
          <w:noProof/>
          <w:sz w:val="32"/>
        </w:rPr>
        <w:t>Mayo Clin.</w:t>
      </w:r>
      <w:r w:rsidRPr="000C4892">
        <w:rPr>
          <w:noProof/>
          <w:sz w:val="32"/>
        </w:rPr>
        <w:t>, no. 1, p. 10, 2016.</w:t>
      </w:r>
    </w:p>
    <w:p w14:paraId="4E89F76E" w14:textId="233EC28B" w:rsidR="003A33EB" w:rsidRPr="00AB26DD" w:rsidRDefault="00283051" w:rsidP="00602832">
      <w:pPr>
        <w:autoSpaceDE w:val="0"/>
        <w:autoSpaceDN w:val="0"/>
        <w:adjustRightInd w:val="0"/>
        <w:spacing w:before="240" w:after="0" w:line="240" w:lineRule="auto"/>
        <w:ind w:left="640" w:hanging="640"/>
        <w:rPr>
          <w:color w:val="auto"/>
        </w:rPr>
      </w:pPr>
      <w: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8"/>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8F1B6" w14:textId="77777777" w:rsidR="000A2B42" w:rsidRDefault="000A2B42">
      <w:pPr>
        <w:spacing w:after="0" w:line="240" w:lineRule="auto"/>
      </w:pPr>
      <w:r>
        <w:separator/>
      </w:r>
    </w:p>
  </w:endnote>
  <w:endnote w:type="continuationSeparator" w:id="0">
    <w:p w14:paraId="56F25474" w14:textId="77777777" w:rsidR="000A2B42" w:rsidRDefault="000A2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B474F" w14:textId="77777777" w:rsidR="003A33EB" w:rsidRDefault="003738BB">
    <w:pPr>
      <w:tabs>
        <w:tab w:val="center" w:pos="4680"/>
        <w:tab w:val="right" w:pos="9360"/>
      </w:tabs>
      <w:spacing w:after="0" w:line="240" w:lineRule="auto"/>
      <w:jc w:val="center"/>
    </w:pPr>
    <w:r>
      <w:fldChar w:fldCharType="begin"/>
    </w:r>
    <w:r>
      <w:instrText>PAGE</w:instrText>
    </w:r>
    <w:r>
      <w:fldChar w:fldCharType="separate"/>
    </w:r>
    <w:r w:rsidR="00E90536">
      <w:rPr>
        <w:noProof/>
      </w:rPr>
      <w:t>18</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D00F10" w14:textId="77777777" w:rsidR="000A2B42" w:rsidRDefault="000A2B42">
      <w:pPr>
        <w:spacing w:after="0" w:line="240" w:lineRule="auto"/>
      </w:pPr>
      <w:r>
        <w:separator/>
      </w:r>
    </w:p>
  </w:footnote>
  <w:footnote w:type="continuationSeparator" w:id="0">
    <w:p w14:paraId="074A2D65" w14:textId="77777777" w:rsidR="000A2B42" w:rsidRDefault="000A2B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15:restartNumberingAfterBreak="0">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15:restartNumberingAfterBreak="0">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15:restartNumberingAfterBreak="0">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0MzUxMjc1Njc3NjcyM7VQ0lEKTi0uzszPAykwqgUAnPCw/iwAAAA="/>
  </w:docVars>
  <w:rsids>
    <w:rsidRoot w:val="003A33EB"/>
    <w:rsid w:val="00052CC2"/>
    <w:rsid w:val="00057A4A"/>
    <w:rsid w:val="0008127A"/>
    <w:rsid w:val="000A2B42"/>
    <w:rsid w:val="000B3F2F"/>
    <w:rsid w:val="000C4892"/>
    <w:rsid w:val="000C5C68"/>
    <w:rsid w:val="000E56BE"/>
    <w:rsid w:val="000F28B6"/>
    <w:rsid w:val="00116BCA"/>
    <w:rsid w:val="00187117"/>
    <w:rsid w:val="001B3F22"/>
    <w:rsid w:val="001C46EC"/>
    <w:rsid w:val="001D2653"/>
    <w:rsid w:val="001D591A"/>
    <w:rsid w:val="002177EE"/>
    <w:rsid w:val="00240F80"/>
    <w:rsid w:val="0025103D"/>
    <w:rsid w:val="00267724"/>
    <w:rsid w:val="00273D44"/>
    <w:rsid w:val="00283051"/>
    <w:rsid w:val="002E2545"/>
    <w:rsid w:val="002F4A70"/>
    <w:rsid w:val="00312807"/>
    <w:rsid w:val="0033599E"/>
    <w:rsid w:val="00364044"/>
    <w:rsid w:val="003738BB"/>
    <w:rsid w:val="003A33EB"/>
    <w:rsid w:val="003B391B"/>
    <w:rsid w:val="003E09D9"/>
    <w:rsid w:val="003F52F8"/>
    <w:rsid w:val="004417D9"/>
    <w:rsid w:val="00442270"/>
    <w:rsid w:val="00462588"/>
    <w:rsid w:val="0047024F"/>
    <w:rsid w:val="004B708F"/>
    <w:rsid w:val="004B7BFC"/>
    <w:rsid w:val="004C56F8"/>
    <w:rsid w:val="004E7C8A"/>
    <w:rsid w:val="00570B5D"/>
    <w:rsid w:val="0057769A"/>
    <w:rsid w:val="005A5C22"/>
    <w:rsid w:val="005E5B70"/>
    <w:rsid w:val="005F4120"/>
    <w:rsid w:val="00602832"/>
    <w:rsid w:val="00602E79"/>
    <w:rsid w:val="006256F5"/>
    <w:rsid w:val="00656792"/>
    <w:rsid w:val="00692DCD"/>
    <w:rsid w:val="006C13A4"/>
    <w:rsid w:val="006E455E"/>
    <w:rsid w:val="00704AFF"/>
    <w:rsid w:val="007674EC"/>
    <w:rsid w:val="007C50E2"/>
    <w:rsid w:val="007E2920"/>
    <w:rsid w:val="007E5DAD"/>
    <w:rsid w:val="007F57E3"/>
    <w:rsid w:val="0085082B"/>
    <w:rsid w:val="009621C5"/>
    <w:rsid w:val="00977A7B"/>
    <w:rsid w:val="009E71DB"/>
    <w:rsid w:val="00A63FBF"/>
    <w:rsid w:val="00A641DF"/>
    <w:rsid w:val="00A90755"/>
    <w:rsid w:val="00A91D4C"/>
    <w:rsid w:val="00AA6AC7"/>
    <w:rsid w:val="00AB26DD"/>
    <w:rsid w:val="00AF0BA8"/>
    <w:rsid w:val="00B066C5"/>
    <w:rsid w:val="00B45724"/>
    <w:rsid w:val="00B808D7"/>
    <w:rsid w:val="00BC265D"/>
    <w:rsid w:val="00BD4B3D"/>
    <w:rsid w:val="00BE34D6"/>
    <w:rsid w:val="00BE3831"/>
    <w:rsid w:val="00BF18E3"/>
    <w:rsid w:val="00C22BC2"/>
    <w:rsid w:val="00C25660"/>
    <w:rsid w:val="00CA50FC"/>
    <w:rsid w:val="00D03297"/>
    <w:rsid w:val="00D91C80"/>
    <w:rsid w:val="00DA176A"/>
    <w:rsid w:val="00DC0404"/>
    <w:rsid w:val="00DE4ABB"/>
    <w:rsid w:val="00DF29F7"/>
    <w:rsid w:val="00E03715"/>
    <w:rsid w:val="00E268E8"/>
    <w:rsid w:val="00E54F9F"/>
    <w:rsid w:val="00E8254D"/>
    <w:rsid w:val="00E90536"/>
    <w:rsid w:val="00EE3732"/>
    <w:rsid w:val="00F00436"/>
    <w:rsid w:val="00F4138F"/>
    <w:rsid w:val="00F66460"/>
    <w:rsid w:val="00F75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CBED535"/>
  <w15:docId w15:val="{81B63914-BC7A-4720-AD3E-02EC8ABE4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 w:type="paragraph" w:styleId="BalloonText">
    <w:name w:val="Balloon Text"/>
    <w:basedOn w:val="Normal"/>
    <w:link w:val="BalloonTextChar"/>
    <w:uiPriority w:val="99"/>
    <w:semiHidden/>
    <w:unhideWhenUsed/>
    <w:rsid w:val="0070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AF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Ka07</b:Tag>
    <b:SourceType>JournalArticle</b:SourceType>
    <b:Guid>{74F08E1F-0DDC-4592-A9DD-52767125A979}</b:Guid>
    <b:Title>Enabling Localized Peer-to-Peer Electricity Trading Among Plug-in Hybrid Electric Vehicles Using Consortium Blockchains</b:Title>
    <b:Year>207</b:Year>
    <b:Author>
      <b:Author>
        <b:NameList>
          <b:Person>
            <b:Last>J. Kang</b:Last>
            <b:First>R.</b:First>
            <b:Middle>Yu, X. Huang, S. Maharjan, Y. Zhang and E. Hossain</b:Middle>
          </b:Person>
        </b:NameList>
      </b:Author>
    </b:Author>
    <b:JournalName>IEEE Transactions on Industrial Informatics</b:JournalName>
    <b:Pages>3154-3164</b:Pages>
    <b:Volume>13</b:Volume>
    <b:RefOrder>1</b:RefOrder>
  </b:Source>
</b:Sources>
</file>

<file path=customXml/itemProps1.xml><?xml version="1.0" encoding="utf-8"?>
<ds:datastoreItem xmlns:ds="http://schemas.openxmlformats.org/officeDocument/2006/customXml" ds:itemID="{0FEE48A2-7E30-48F5-BEAE-B84135F43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8</Pages>
  <Words>6309</Words>
  <Characters>3596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litha Geekiyanage</dc:creator>
  <cp:lastModifiedBy>Supun</cp:lastModifiedBy>
  <cp:revision>9</cp:revision>
  <dcterms:created xsi:type="dcterms:W3CDTF">2018-03-15T18:12:00Z</dcterms:created>
  <dcterms:modified xsi:type="dcterms:W3CDTF">2018-03-16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17115e-6c49-3b0b-b5bf-b83fe890354d</vt:lpwstr>
  </property>
  <property fmtid="{D5CDD505-2E9C-101B-9397-08002B2CF9AE}" pid="24" name="Mendeley Citation Style_1">
    <vt:lpwstr>http://www.zotero.org/styles/ieee</vt:lpwstr>
  </property>
</Properties>
</file>